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DF4A9" w14:textId="31636A96" w:rsidR="00754725" w:rsidRPr="00115F98" w:rsidRDefault="00754725" w:rsidP="00A754EC">
      <w:pPr>
        <w:spacing w:line="36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15E8CF0C" w14:textId="74562F99" w:rsidR="00115F98" w:rsidRDefault="00115F98" w:rsidP="00A754EC">
      <w:pPr>
        <w:spacing w:line="360" w:lineRule="auto"/>
        <w:rPr>
          <w:b/>
          <w:bCs/>
        </w:rPr>
      </w:pPr>
    </w:p>
    <w:p w14:paraId="296CE4EA" w14:textId="77777777" w:rsidR="00A754EC" w:rsidRDefault="00A754EC" w:rsidP="00A754EC">
      <w:pPr>
        <w:spacing w:line="360" w:lineRule="auto"/>
        <w:rPr>
          <w:b/>
          <w:bCs/>
        </w:rPr>
      </w:pPr>
    </w:p>
    <w:p w14:paraId="238FEE9C" w14:textId="6952508B" w:rsidR="00754725" w:rsidRPr="00182295" w:rsidRDefault="00754725" w:rsidP="00A754EC">
      <w:pPr>
        <w:spacing w:line="360" w:lineRule="auto"/>
      </w:pPr>
      <w:r>
        <w:rPr>
          <w:b/>
          <w:bCs/>
        </w:rPr>
        <w:t>Running Head:</w:t>
      </w:r>
    </w:p>
    <w:p w14:paraId="63C189C5" w14:textId="10F212D8" w:rsidR="00754725" w:rsidRDefault="00754725" w:rsidP="00A754EC">
      <w:pPr>
        <w:spacing w:line="360" w:lineRule="auto"/>
        <w:rPr>
          <w:b/>
          <w:bCs/>
        </w:rPr>
      </w:pPr>
    </w:p>
    <w:p w14:paraId="31C9A709" w14:textId="77777777" w:rsidR="00A754EC" w:rsidRDefault="00A754EC" w:rsidP="00A754EC">
      <w:pPr>
        <w:spacing w:line="360" w:lineRule="auto"/>
        <w:rPr>
          <w:b/>
          <w:bCs/>
        </w:rPr>
      </w:pPr>
    </w:p>
    <w:p w14:paraId="12CF4620" w14:textId="38000088" w:rsidR="00754725" w:rsidRPr="00AA5310" w:rsidRDefault="00754725" w:rsidP="00A754EC">
      <w:pPr>
        <w:spacing w:line="36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A754EC">
      <w:pPr>
        <w:spacing w:line="360" w:lineRule="auto"/>
      </w:pPr>
      <w:r>
        <w:rPr>
          <w:b/>
          <w:bCs/>
        </w:rPr>
        <w:t>Author Affiliations:</w:t>
      </w:r>
      <w:r>
        <w:t xml:space="preserve"> </w:t>
      </w:r>
      <w:r>
        <w:rPr>
          <w:vertAlign w:val="superscript"/>
        </w:rPr>
        <w:t>1</w:t>
      </w:r>
      <w:r>
        <w:t>Department of Biological Sciences, Texas Tech University, Lubbock, TX USA</w:t>
      </w:r>
    </w:p>
    <w:p w14:paraId="11B70D55" w14:textId="713AFEFE" w:rsidR="00754725" w:rsidRDefault="00754725" w:rsidP="00A754EC">
      <w:pPr>
        <w:spacing w:line="360" w:lineRule="auto"/>
        <w:rPr>
          <w:b/>
        </w:rPr>
      </w:pPr>
    </w:p>
    <w:p w14:paraId="7F555C51" w14:textId="77777777" w:rsidR="00A754EC" w:rsidRDefault="00A754EC" w:rsidP="00A754EC">
      <w:pPr>
        <w:spacing w:line="360" w:lineRule="auto"/>
        <w:rPr>
          <w:b/>
        </w:rPr>
      </w:pPr>
    </w:p>
    <w:p w14:paraId="36872CE1" w14:textId="77777777" w:rsidR="00754725" w:rsidRPr="002F526D" w:rsidRDefault="00754725" w:rsidP="00A754EC">
      <w:pPr>
        <w:spacing w:line="360" w:lineRule="auto"/>
        <w:rPr>
          <w:b/>
        </w:rPr>
      </w:pPr>
      <w:r>
        <w:rPr>
          <w:b/>
        </w:rPr>
        <w:t>Manuscript compilation details</w:t>
      </w:r>
    </w:p>
    <w:p w14:paraId="7AD173A6" w14:textId="6F5022B4" w:rsidR="00754725" w:rsidRDefault="00754725" w:rsidP="00A754EC">
      <w:pPr>
        <w:spacing w:line="360" w:lineRule="auto"/>
        <w:rPr>
          <w:bCs/>
        </w:rPr>
      </w:pPr>
      <w:r w:rsidRPr="00895468">
        <w:rPr>
          <w:b/>
        </w:rPr>
        <w:t>Abstract:</w:t>
      </w:r>
      <w:r>
        <w:rPr>
          <w:bCs/>
        </w:rPr>
        <w:t xml:space="preserve"> </w:t>
      </w:r>
      <w:r w:rsidR="009B1682">
        <w:rPr>
          <w:bCs/>
        </w:rPr>
        <w:t>284</w:t>
      </w:r>
      <w:r w:rsidR="006569E0">
        <w:rPr>
          <w:bCs/>
        </w:rPr>
        <w:t xml:space="preserve"> words</w:t>
      </w:r>
    </w:p>
    <w:p w14:paraId="504EA52F" w14:textId="73DC40BB" w:rsidR="00754725" w:rsidRDefault="00754725" w:rsidP="00A754EC">
      <w:pPr>
        <w:spacing w:line="360" w:lineRule="auto"/>
        <w:rPr>
          <w:bCs/>
        </w:rPr>
      </w:pPr>
      <w:r w:rsidRPr="00006BDD">
        <w:rPr>
          <w:b/>
        </w:rPr>
        <w:t>Main text word count</w:t>
      </w:r>
      <w:r>
        <w:rPr>
          <w:bCs/>
        </w:rPr>
        <w:t>:</w:t>
      </w:r>
    </w:p>
    <w:p w14:paraId="7423DBE8" w14:textId="5D40A6AA" w:rsidR="00754725" w:rsidRDefault="00754725" w:rsidP="00A754EC">
      <w:pPr>
        <w:spacing w:line="360" w:lineRule="auto"/>
        <w:ind w:firstLine="720"/>
        <w:rPr>
          <w:bCs/>
        </w:rPr>
      </w:pPr>
      <w:r>
        <w:rPr>
          <w:bCs/>
        </w:rPr>
        <w:t xml:space="preserve">Introduction: </w:t>
      </w:r>
      <w:r w:rsidR="006B734B">
        <w:rPr>
          <w:bCs/>
        </w:rPr>
        <w:t>1379</w:t>
      </w:r>
      <w:r>
        <w:rPr>
          <w:bCs/>
        </w:rPr>
        <w:t xml:space="preserve"> words</w:t>
      </w:r>
    </w:p>
    <w:p w14:paraId="1EB83956" w14:textId="7AB578E4" w:rsidR="00754725" w:rsidRDefault="00754725" w:rsidP="00A754EC">
      <w:pPr>
        <w:spacing w:line="360" w:lineRule="auto"/>
        <w:ind w:firstLine="720"/>
        <w:rPr>
          <w:bCs/>
        </w:rPr>
      </w:pPr>
      <w:r>
        <w:rPr>
          <w:bCs/>
        </w:rPr>
        <w:t xml:space="preserve">Methods: </w:t>
      </w:r>
      <w:r w:rsidR="006B734B">
        <w:rPr>
          <w:bCs/>
        </w:rPr>
        <w:t>2017</w:t>
      </w:r>
      <w:r>
        <w:rPr>
          <w:bCs/>
        </w:rPr>
        <w:t xml:space="preserve"> words</w:t>
      </w:r>
    </w:p>
    <w:p w14:paraId="1C7C5B01" w14:textId="493D0DCE" w:rsidR="00754725" w:rsidRDefault="00754725" w:rsidP="00A754EC">
      <w:pPr>
        <w:spacing w:line="360" w:lineRule="auto"/>
        <w:ind w:firstLine="720"/>
        <w:rPr>
          <w:bCs/>
        </w:rPr>
      </w:pPr>
      <w:r>
        <w:rPr>
          <w:bCs/>
        </w:rPr>
        <w:t xml:space="preserve">Results: </w:t>
      </w:r>
      <w:r w:rsidR="009B1682">
        <w:rPr>
          <w:bCs/>
        </w:rPr>
        <w:t>1522</w:t>
      </w:r>
      <w:r>
        <w:rPr>
          <w:bCs/>
        </w:rPr>
        <w:t xml:space="preserve"> words (not including text in figures or tables)</w:t>
      </w:r>
    </w:p>
    <w:p w14:paraId="69BC0922" w14:textId="7C6ED460" w:rsidR="00754725" w:rsidRDefault="00754725" w:rsidP="00A754EC">
      <w:pPr>
        <w:spacing w:line="360" w:lineRule="auto"/>
        <w:ind w:firstLine="720"/>
        <w:rPr>
          <w:bCs/>
        </w:rPr>
      </w:pPr>
      <w:r>
        <w:rPr>
          <w:bCs/>
        </w:rPr>
        <w:t>Discussion: XX words (XX % of total word count)</w:t>
      </w:r>
    </w:p>
    <w:p w14:paraId="6DB73A09" w14:textId="37B8AAF1" w:rsidR="00754725" w:rsidRDefault="00754725" w:rsidP="00A754EC">
      <w:pPr>
        <w:spacing w:line="360" w:lineRule="auto"/>
        <w:rPr>
          <w:bCs/>
        </w:rPr>
      </w:pPr>
      <w:r w:rsidRPr="00006BDD">
        <w:rPr>
          <w:b/>
        </w:rPr>
        <w:t>References</w:t>
      </w:r>
      <w:r>
        <w:rPr>
          <w:bCs/>
        </w:rPr>
        <w:t>: XX</w:t>
      </w:r>
    </w:p>
    <w:p w14:paraId="293A5F8F" w14:textId="73C1F3CE" w:rsidR="00754725" w:rsidRDefault="00754725" w:rsidP="00A754EC">
      <w:pPr>
        <w:spacing w:line="36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A754EC">
      <w:pPr>
        <w:spacing w:line="36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A754EC">
      <w:pPr>
        <w:spacing w:line="360" w:lineRule="auto"/>
        <w:rPr>
          <w:b/>
          <w:bCs/>
        </w:rPr>
      </w:pPr>
      <w:r>
        <w:rPr>
          <w:b/>
          <w:bCs/>
        </w:rPr>
        <w:lastRenderedPageBreak/>
        <w:t>Abstract</w:t>
      </w:r>
    </w:p>
    <w:p w14:paraId="481F6C48" w14:textId="5CF6F6C2" w:rsidR="00B62938" w:rsidRDefault="009B1682" w:rsidP="00A754EC">
      <w:pPr>
        <w:spacing w:line="360" w:lineRule="auto"/>
      </w:pPr>
      <w:r>
        <w:t>Many t</w:t>
      </w:r>
      <w:r w:rsidR="00621CDE">
        <w:t>errestrial biosphere models formulate photosynthesis based on positive linear relationships between soil nutrient availability, leaf nutrient allocation, and photosynthetic capacity. While commonly observed in nature, this formulation does not account for plant acclimation responses to the environment, which can modify leaf nutrient allocation and photosynthetic capacity independent of soil nutrient availability.</w:t>
      </w:r>
      <w:r w:rsidR="0085460C">
        <w:t xml:space="preserve"> Photosynthetic least-cost theory could be a useful solution for including acclimation responses in next generation terrestrial biosphere models</w:t>
      </w:r>
      <w:r w:rsidR="004039EE">
        <w:t>. However,</w:t>
      </w:r>
      <w:r w:rsidR="0085460C">
        <w:t xml:space="preserve"> few direct tests of the theory exist aside from a few global gradient analyses,</w:t>
      </w:r>
      <w:r w:rsidR="004039EE">
        <w:t xml:space="preserve"> which</w:t>
      </w:r>
      <w:r w:rsidR="0085460C">
        <w:t xml:space="preserve"> limit</w:t>
      </w:r>
      <w:r w:rsidR="004039EE">
        <w:t>s</w:t>
      </w:r>
      <w:r w:rsidR="0085460C">
        <w:t xml:space="preserve"> our ability to </w:t>
      </w:r>
      <w:r w:rsidR="004039EE">
        <w:t xml:space="preserve">evaluate underlying </w:t>
      </w:r>
      <w:r w:rsidR="0085460C">
        <w:t>assumptions</w:t>
      </w:r>
      <w:r w:rsidR="004039EE">
        <w:t xml:space="preserve"> of the theory</w:t>
      </w:r>
      <w:r w:rsidR="0085460C">
        <w:t xml:space="preserve">. 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 </w:t>
      </w:r>
      <w:proofErr w:type="spellStart"/>
      <w:r w:rsidR="003B410D">
        <w:rPr>
          <w:i/>
          <w:iCs/>
        </w:rPr>
        <w:t>Bradyrhizobium</w:t>
      </w:r>
      <w:proofErr w:type="spellEnd"/>
      <w:r w:rsidR="003B410D">
        <w:rPr>
          <w:i/>
          <w:iCs/>
        </w:rPr>
        <w:t xml:space="preserve"> japonicum</w:t>
      </w:r>
      <w:r w:rsidR="003B410D">
        <w:t xml:space="preserve"> inoculation </w:t>
      </w:r>
      <w:r w:rsidR="00C07F2A">
        <w:t>through</w:t>
      </w:r>
      <w:r w:rsidR="003B410D">
        <w:t xml:space="preserve"> a full factorial greenhouse experiment</w:t>
      </w:r>
      <w:r w:rsidR="00C07F2A">
        <w:t>. After a seven-week growth period, we found that increasing nitrogen fertilization increased leaf nitrogen allocation, leaf nitrogen per stomatal conductance, total leaf area, and total biomass. These patterns corresponded with a reduction in leaf photosynthesis, photosynthetic nitrogen use efficiency, stomatal conductance</w:t>
      </w:r>
      <w:r w:rsidR="004039EE">
        <w:t>, and structural carbon costs to acquire nitrogen</w:t>
      </w:r>
      <w:r w:rsidR="00C07F2A">
        <w:t>. Interestingly, inoculation increased leaf nitrogen allocation and total leaf area</w:t>
      </w:r>
      <w:r w:rsidR="004039EE">
        <w:t xml:space="preserve"> and decreased structural carbon costs to acquire nitrogen</w:t>
      </w:r>
      <w:r w:rsidR="003032DB">
        <w:t xml:space="preserve">, but only under low fertilization. There was also no overall effect of inoculation on </w:t>
      </w:r>
      <w:r w:rsidR="00C07F2A">
        <w:t xml:space="preserve">leaf biochemistry, photosynthetic nitrogen use efficiency, water use efficiency, or whole plant growth. </w:t>
      </w:r>
      <w:r w:rsidR="00B62938">
        <w:t xml:space="preserve">While the </w:t>
      </w:r>
      <w:r w:rsidR="003032DB">
        <w:t>effects</w:t>
      </w:r>
      <w:r w:rsidR="00B62938">
        <w:t xml:space="preserve"> of nitrogen fertilization on nitrogen-water use tradeoffs</w:t>
      </w:r>
      <w:r w:rsidR="003032DB">
        <w:t xml:space="preserve"> observed here</w:t>
      </w:r>
      <w:r w:rsidR="00B62938">
        <w:t xml:space="preserve"> support patterns expected from photosynthetic least-cost theory, we speculate that these responses may have been </w:t>
      </w:r>
      <w:r w:rsidR="003032DB">
        <w:t>diminished</w:t>
      </w:r>
      <w:r w:rsidR="00B62938">
        <w:t xml:space="preserve"> by stronger whole plant growth responses to fertilization. Additionally, we found no evidence to suggest that inoculation modified patterns expected from theory, although did contribute to biomass accumulation</w:t>
      </w:r>
      <w:r w:rsidR="006D7E2D">
        <w:t xml:space="preserve"> and total leaf area</w:t>
      </w:r>
      <w:r w:rsidR="00B62938">
        <w:t xml:space="preserve"> under low soil nitrogen that may have further </w:t>
      </w:r>
      <w:r w:rsidR="006D7E2D">
        <w:t xml:space="preserve">diminished </w:t>
      </w:r>
      <w:r w:rsidR="00B62938">
        <w:t>the magnitude of leaf acclimation responses</w:t>
      </w:r>
      <w:r w:rsidR="006D7E2D">
        <w:t xml:space="preserve"> to soil nitrogen fertilization</w:t>
      </w:r>
      <w:r w:rsidR="00B62938">
        <w:t>.</w:t>
      </w:r>
    </w:p>
    <w:p w14:paraId="6C178996" w14:textId="77777777" w:rsidR="003B6FAA" w:rsidRDefault="003B6FAA" w:rsidP="00A754EC">
      <w:pPr>
        <w:spacing w:line="360" w:lineRule="auto"/>
        <w:rPr>
          <w:b/>
          <w:bCs/>
        </w:rPr>
      </w:pPr>
    </w:p>
    <w:p w14:paraId="5679DE14" w14:textId="44358146" w:rsidR="00754725" w:rsidRDefault="003B6FAA" w:rsidP="00A754EC">
      <w:pPr>
        <w:spacing w:line="360" w:lineRule="auto"/>
        <w:rPr>
          <w:b/>
          <w:bCs/>
        </w:rPr>
      </w:pPr>
      <w:r>
        <w:rPr>
          <w:b/>
          <w:bCs/>
        </w:rPr>
        <w:t>Keywords</w:t>
      </w:r>
    </w:p>
    <w:p w14:paraId="60F62E0F" w14:textId="0E33D442" w:rsidR="003B6FAA" w:rsidRPr="00091EA0" w:rsidRDefault="00B62938" w:rsidP="00A754EC">
      <w:pPr>
        <w:spacing w:line="360" w:lineRule="auto"/>
      </w:pPr>
      <w:r>
        <w:t>n</w:t>
      </w:r>
      <w:r w:rsidR="00091EA0" w:rsidRPr="00091EA0">
        <w:t>itrogen fixation</w:t>
      </w:r>
      <w:r w:rsidR="00091EA0">
        <w:t>; photosynthetic least-cost theory; whole plant growth; greenhouse; crops; nutrient acquisition strategy</w:t>
      </w:r>
      <w:r w:rsidR="003B6FAA" w:rsidRPr="00091EA0">
        <w:br w:type="page"/>
      </w:r>
    </w:p>
    <w:p w14:paraId="71A9F274" w14:textId="54BE5AD9" w:rsidR="00C654B2" w:rsidRDefault="003B6FAA" w:rsidP="00C654B2">
      <w:pPr>
        <w:spacing w:line="360" w:lineRule="auto"/>
        <w:rPr>
          <w:ins w:id="2" w:author="Perkowski, Evan A" w:date="2022-06-09T14:39:00Z"/>
        </w:rPr>
      </w:pPr>
      <w:r>
        <w:rPr>
          <w:b/>
          <w:bCs/>
        </w:rPr>
        <w:lastRenderedPageBreak/>
        <w:t>Introduction</w:t>
      </w:r>
      <w:r w:rsidR="00FF2F22">
        <w:t xml:space="preserve"> </w:t>
      </w:r>
    </w:p>
    <w:p w14:paraId="4A3744DF" w14:textId="423A5F55" w:rsidR="00766809" w:rsidRDefault="00521B92" w:rsidP="00766809">
      <w:pPr>
        <w:spacing w:line="360" w:lineRule="auto"/>
        <w:ind w:firstLine="720"/>
      </w:pPr>
      <w:r>
        <w:t xml:space="preserve">Terrestrial </w:t>
      </w:r>
      <w:r w:rsidR="00C654B2">
        <w:t>eco</w:t>
      </w:r>
      <w:r>
        <w:t>systems are regulated by complex carbon and nitrogen biogeochemical cycles</w:t>
      </w:r>
      <w:r w:rsidR="009A02EE">
        <w:t xml:space="preserve">. As a result, terrestrial biosphere models must accurately represent these complex cycles if they are to accurately </w:t>
      </w:r>
      <w:r w:rsidR="009A02EE">
        <w:t xml:space="preserve">simulate past and predict future </w:t>
      </w:r>
      <w:r w:rsidR="009A02EE">
        <w:t xml:space="preserve">carbon and nutrient </w:t>
      </w:r>
      <w:r w:rsidR="009A02EE">
        <w:t>fluxes between the atmosphere and biosphere</w:t>
      </w:r>
      <w:r w:rsidR="009A02EE">
        <w:t xml:space="preserve"> </w:t>
      </w:r>
      <w:r w:rsidR="009A02EE">
        <w:fldChar w:fldCharType="begin" w:fldLock="1"/>
      </w:r>
      <w:r w:rsidR="00D73281">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et al., 1994; Prentice et al., 2015)","plainTextFormattedCitation":"(Oreskes et al., 1994; Prentice et al., 2015)","previouslyFormattedCitation":"(Oreskes et al., 1994; Prentice et al., 2015)"},"properties":{"noteIndex":0},"schema":"https://github.com/citation-style-language/schema/raw/master/csl-citation.json"}</w:instrText>
      </w:r>
      <w:r w:rsidR="009A02EE">
        <w:fldChar w:fldCharType="separate"/>
      </w:r>
      <w:r w:rsidR="009A02EE" w:rsidRPr="009A02EE">
        <w:rPr>
          <w:noProof/>
        </w:rPr>
        <w:t>(Oreskes et al., 1994; Prentice et al., 2015)</w:t>
      </w:r>
      <w:r w:rsidR="009A02EE">
        <w:fldChar w:fldCharType="end"/>
      </w:r>
      <w:r w:rsidR="009A02EE">
        <w:t xml:space="preserve">. However, while carbon and nutrient flux simulations generally agree across terrestrial biosphere model products </w:t>
      </w:r>
      <w:r w:rsidR="009A02EE">
        <w:t>using past climate data</w:t>
      </w:r>
      <w:r w:rsidR="009A02EE">
        <w:t xml:space="preserve">, there is considerable variation in the simulation of these fluxes under future </w:t>
      </w:r>
      <w:r w:rsidR="000103A6">
        <w:t>environmental change scenarios</w:t>
      </w:r>
      <w:r w:rsidR="009A02EE">
        <w:t xml:space="preserve"> </w:t>
      </w:r>
      <w:r w:rsidR="00D73281">
        <w:fldChar w:fldCharType="begin" w:fldLock="1"/>
      </w:r>
      <w:r w:rsidR="00D73281">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 97 ppm by 2100) and hence higher radiative forcing (by 0.25 W 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1","15"]]},"page":"511-526","title":"Uncertainties in CMIP5 climate projections due to carbon cycle feedbacks","type":"article-journal","volume":"27"},"uris":["http://www.mendeley.com/documents/?uuid=a0770067-220a-4b21-9cfa-fc587f4a935c"]}],"mendeley":{"formattedCitation":"(Friedlingstein et al., 2014)","plainTextFormattedCitation":"(Friedlingstein et al., 2014)"},"properties":{"noteIndex":0},"schema":"https://github.com/citation-style-language/schema/raw/master/csl-citation.json"}</w:instrText>
      </w:r>
      <w:r w:rsidR="00D73281">
        <w:fldChar w:fldCharType="separate"/>
      </w:r>
      <w:r w:rsidR="00D73281" w:rsidRPr="00D73281">
        <w:rPr>
          <w:noProof/>
        </w:rPr>
        <w:t>(Friedlingstein et al., 2014)</w:t>
      </w:r>
      <w:r w:rsidR="00D73281">
        <w:fldChar w:fldCharType="end"/>
      </w:r>
      <w:r w:rsidR="009A02EE">
        <w:t xml:space="preserve">. This could be due to an incomplete understanding of how changing </w:t>
      </w:r>
      <w:r w:rsidR="000103A6">
        <w:t>environments modifies important processes that are directly or indirectly regulated by carbon and nutrient fluxes between the atmosphere and biosphere, such as litter decomposition (), soil organic matter decomposition (), photosynthesis (), autotrophic respiration (), and heterotrophic respiration ().</w:t>
      </w:r>
    </w:p>
    <w:p w14:paraId="061640FE" w14:textId="21D607BF" w:rsidR="00766809" w:rsidRDefault="000103A6" w:rsidP="00766809">
      <w:pPr>
        <w:spacing w:line="360" w:lineRule="auto"/>
        <w:ind w:firstLine="720"/>
      </w:pPr>
      <w:r>
        <w:t xml:space="preserve">Plants undergo multiple processes that couple carbon and nutrient fluxes between the atmosphere and biosphere. </w:t>
      </w:r>
      <w:r w:rsidR="00766809">
        <w:t>For example, plants acquire nitrogen from the soil via direct uptake or through symbioses with nitrogen-fixing bacteria or mycorrhizal fungi</w:t>
      </w:r>
    </w:p>
    <w:p w14:paraId="7D4D0B6F" w14:textId="77777777" w:rsidR="00766809" w:rsidRDefault="00766809" w:rsidP="00766809">
      <w:pPr>
        <w:spacing w:line="360" w:lineRule="auto"/>
        <w:ind w:firstLine="720"/>
      </w:pPr>
    </w:p>
    <w:p w14:paraId="63C6F5C8" w14:textId="735E220C" w:rsidR="00766809" w:rsidRDefault="000103A6" w:rsidP="00766809">
      <w:pPr>
        <w:spacing w:line="360" w:lineRule="auto"/>
        <w:ind w:firstLine="720"/>
      </w:pPr>
      <w:r>
        <w:t>For example, plants</w:t>
      </w:r>
      <w:r w:rsidR="00D73281">
        <w:t xml:space="preserve"> </w:t>
      </w:r>
      <w:r w:rsidR="00766809">
        <w:t>use</w:t>
      </w:r>
      <w:r w:rsidR="00D73281">
        <w:t xml:space="preserve"> a series of photosynthetic reactions </w:t>
      </w:r>
      <w:r w:rsidR="00766809">
        <w:t xml:space="preserve">with </w:t>
      </w:r>
      <w:r w:rsidR="00D73281">
        <w:t>nitrogen-dense enzymes such as Ribulose-1,5-bisphosphate carboxylase/oxygenase (“Rubisco”) to</w:t>
      </w:r>
      <w:r>
        <w:t xml:space="preserve"> </w:t>
      </w:r>
      <w:r w:rsidR="00D73281">
        <w:t>fix carbon dioxide and create simple sugars that are either accumulated as biomass (), sequestered to secondary metabolites (), lost through autotrophic respiration (), or shuttled belowground to acquire soil resources such as nutrients or water ().</w:t>
      </w:r>
    </w:p>
    <w:p w14:paraId="6AAC34BE" w14:textId="77777777" w:rsidR="007B7C4F" w:rsidRDefault="007B7C4F" w:rsidP="00D73281">
      <w:pPr>
        <w:spacing w:line="360" w:lineRule="auto"/>
        <w:ind w:firstLine="720"/>
      </w:pPr>
    </w:p>
    <w:p w14:paraId="1C1BF149" w14:textId="7C1C7472" w:rsidR="007B7C4F" w:rsidRDefault="007B7C4F" w:rsidP="00D73281">
      <w:pPr>
        <w:spacing w:line="360" w:lineRule="auto"/>
        <w:ind w:firstLine="720"/>
      </w:pPr>
      <w:r>
        <w:t xml:space="preserve">The inherent link between carbon and nutrient fluxes in driving photosynthetic processes </w:t>
      </w:r>
    </w:p>
    <w:p w14:paraId="3D316F30" w14:textId="77777777" w:rsidR="007B7C4F" w:rsidRDefault="007B7C4F" w:rsidP="00D73281">
      <w:pPr>
        <w:spacing w:line="360" w:lineRule="auto"/>
        <w:ind w:firstLine="720"/>
      </w:pPr>
    </w:p>
    <w:p w14:paraId="7B28B2FD" w14:textId="77777777" w:rsidR="007B7C4F" w:rsidRDefault="007B7C4F" w:rsidP="00D73281">
      <w:pPr>
        <w:spacing w:line="360" w:lineRule="auto"/>
        <w:ind w:firstLine="720"/>
      </w:pPr>
    </w:p>
    <w:p w14:paraId="062CBEAB" w14:textId="2198BA1D" w:rsidR="000103A6" w:rsidRPr="007B7C4F" w:rsidRDefault="007B7C4F" w:rsidP="00D73281">
      <w:pPr>
        <w:spacing w:line="360" w:lineRule="auto"/>
        <w:ind w:firstLine="720"/>
      </w:pPr>
      <w:r>
        <w:t>As a result, many have conducted experiments attempting to understand photosynthetic responses to environmental change, most notably due to light availability (), nitrogen availability (), increasing temperatures (), water stress (), or increasing CO</w:t>
      </w:r>
      <w:r>
        <w:rPr>
          <w:vertAlign w:val="subscript"/>
        </w:rPr>
        <w:t>2</w:t>
      </w:r>
      <w:r>
        <w:t xml:space="preserve"> ().</w:t>
      </w:r>
    </w:p>
    <w:p w14:paraId="4ED7DBBF" w14:textId="287249E8" w:rsidR="007B7C4F" w:rsidRDefault="00F5091C" w:rsidP="007B7C4F">
      <w:pPr>
        <w:spacing w:line="360" w:lineRule="auto"/>
        <w:ind w:firstLine="720"/>
      </w:pPr>
      <w:ins w:id="3" w:author="Perkowski, Evan A" w:date="2022-06-09T13:59:00Z">
        <w:r>
          <w:t xml:space="preserve">Nitrogen availability may alter linkages between terrestrial carbon and </w:t>
        </w:r>
      </w:ins>
      <w:ins w:id="4" w:author="Perkowski, Evan A" w:date="2022-06-09T14:00:00Z">
        <w:r>
          <w:t xml:space="preserve">nitrogen cycles through modifying leaf carbon and nitrogen use. </w:t>
        </w:r>
      </w:ins>
      <w:r w:rsidR="007B7C4F">
        <w:t xml:space="preserve">Due to the high nitrogen requirements to build </w:t>
      </w:r>
      <w:r w:rsidR="007B7C4F">
        <w:lastRenderedPageBreak/>
        <w:t>and maintain photosynthetic enzymes, positive relationships between soil nitrogen availability, leaf nitrogen allocation, and photosynthetic capacity are common ().</w:t>
      </w:r>
    </w:p>
    <w:p w14:paraId="438A2465" w14:textId="42CAACCC" w:rsidR="007B7C4F" w:rsidRDefault="007B7C4F" w:rsidP="007B7C4F">
      <w:pPr>
        <w:spacing w:line="360" w:lineRule="auto"/>
        <w:ind w:firstLine="720"/>
      </w:pPr>
      <w:r>
        <w:t xml:space="preserve">Nitrogen availability may also alter linkages </w:t>
      </w:r>
    </w:p>
    <w:p w14:paraId="4F94654C" w14:textId="3ADC77BA" w:rsidR="007B7C4F" w:rsidRDefault="007B7C4F" w:rsidP="007B7C4F">
      <w:pPr>
        <w:spacing w:line="360" w:lineRule="auto"/>
        <w:ind w:firstLine="720"/>
      </w:pPr>
      <w:r>
        <w:t xml:space="preserve">Leaf responses to nitrogen availability may depend on whole plant carbon and nitrogen use responses </w:t>
      </w:r>
    </w:p>
    <w:p w14:paraId="60347D58" w14:textId="726D9ED7" w:rsidR="00F5091C" w:rsidRDefault="00F5091C" w:rsidP="003032DB">
      <w:pPr>
        <w:spacing w:line="360" w:lineRule="auto"/>
        <w:ind w:firstLine="720"/>
        <w:rPr>
          <w:ins w:id="5" w:author="Perkowski, Evan A" w:date="2022-06-09T14:01:00Z"/>
        </w:rPr>
      </w:pPr>
      <w:ins w:id="6" w:author="Perkowski, Evan A" w:date="2022-06-09T14:00:00Z">
        <w:r>
          <w:t>While these leaf responses are commonly observed, this might depend on whether nitrogen availability also modifies whole plant carbon and nitrogen use. [whole plant level</w:t>
        </w:r>
      </w:ins>
      <w:ins w:id="7" w:author="Perkowski, Evan A" w:date="2022-06-09T14:01:00Z">
        <w:r>
          <w:t>]</w:t>
        </w:r>
      </w:ins>
    </w:p>
    <w:p w14:paraId="1746E619" w14:textId="1B74D5AB" w:rsidR="00DA425E" w:rsidRDefault="00B601C0" w:rsidP="009018A1">
      <w:pPr>
        <w:spacing w:line="360" w:lineRule="auto"/>
        <w:ind w:firstLine="720"/>
      </w:pPr>
      <w:ins w:id="8" w:author="Perkowski, Evan A" w:date="2022-06-09T14:01:00Z">
        <w:r>
          <w:t>Eff</w:t>
        </w:r>
      </w:ins>
      <w:ins w:id="9" w:author="Perkowski, Evan A" w:date="2022-06-09T14:02:00Z">
        <w:r>
          <w:t>ects of nitrogen availability on leaf</w:t>
        </w:r>
      </w:ins>
      <w:ins w:id="10" w:author="Perkowski, Evan A" w:date="2022-06-09T14:04:00Z">
        <w:r>
          <w:t xml:space="preserve"> or whole plant</w:t>
        </w:r>
      </w:ins>
      <w:ins w:id="11" w:author="Perkowski, Evan A" w:date="2022-06-09T14:02:00Z">
        <w:r>
          <w:t xml:space="preserve"> carbon and nitrogen use may depend on </w:t>
        </w:r>
      </w:ins>
      <w:ins w:id="12" w:author="Perkowski, Evan A" w:date="2022-06-09T14:04:00Z">
        <w:r>
          <w:t>whether</w:t>
        </w:r>
      </w:ins>
      <w:ins w:id="13" w:author="Perkowski, Evan A" w:date="2022-06-09T14:02:00Z">
        <w:r>
          <w:t xml:space="preserve"> a species is capable of associating with symbiotic nitrogen-fixing bacteria</w:t>
        </w:r>
      </w:ins>
      <w:ins w:id="14" w:author="Perkowski, Evan A" w:date="2022-06-09T14:04:00Z">
        <w:r>
          <w:t>.</w:t>
        </w:r>
      </w:ins>
      <w:ins w:id="15" w:author="Perkowski, Evan A" w:date="2022-06-09T14:13:00Z">
        <w:r w:rsidR="009018A1">
          <w:t xml:space="preserve"> </w:t>
        </w:r>
      </w:ins>
      <w:r w:rsidR="009018A1">
        <w:t xml:space="preserve">Plants acquire nutrients through different nutrient acquisition strategies such as direct uptake or through symbioses with mycorrhizal fungi and symbiotic nitrogen-fixing bacteria </w:t>
      </w:r>
      <w:r w:rsidR="009018A1">
        <w:fldChar w:fldCharType="begin" w:fldLock="1"/>
      </w:r>
      <w:r w:rsidR="00D73281">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mith &amp; Read, 2008)","plainTextFormattedCitation":"(Smith &amp; Read, 2008)","previouslyFormattedCitation":"(Smith &amp; Read, 2008)"},"properties":{"noteIndex":0},"schema":"https://github.com/citation-style-language/schema/raw/master/csl-citation.json"}</w:instrText>
      </w:r>
      <w:r w:rsidR="009018A1">
        <w:fldChar w:fldCharType="separate"/>
      </w:r>
      <w:r w:rsidR="009A02EE" w:rsidRPr="009A02EE">
        <w:rPr>
          <w:noProof/>
        </w:rPr>
        <w:t>(Smith &amp; Read, 2008)</w:t>
      </w:r>
      <w:r w:rsidR="009018A1">
        <w:fldChar w:fldCharType="end"/>
      </w:r>
      <w:r w:rsidR="009018A1">
        <w:t xml:space="preserve">. Costs of nutrient use have been shown to vary in species that have different nutrient acquisition strategies </w:t>
      </w:r>
      <w:r w:rsidR="009018A1">
        <w:fldChar w:fldCharType="begin" w:fldLock="1"/>
      </w:r>
      <w:r w:rsidR="009018A1">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9018A1">
        <w:fldChar w:fldCharType="separate"/>
      </w:r>
      <w:r w:rsidR="009018A1" w:rsidRPr="00266FA1">
        <w:rPr>
          <w:noProof/>
        </w:rPr>
        <w:t>(Brzostek et al., 2014; Perkowski et al., 2021; Terrer et al., 2018)</w:t>
      </w:r>
      <w:r w:rsidR="009018A1">
        <w:fldChar w:fldCharType="end"/>
      </w:r>
      <w:ins w:id="16" w:author="Perkowski, Evan A" w:date="2022-06-09T14:14:00Z">
        <w:r w:rsidR="009018A1">
          <w:t>;</w:t>
        </w:r>
      </w:ins>
      <w:r w:rsidR="00DA425E">
        <w:t xml:space="preserve"> ()</w:t>
      </w:r>
      <w:commentRangeStart w:id="17"/>
      <w:r w:rsidR="00DA425E">
        <w:t>.</w:t>
      </w:r>
      <w:commentRangeEnd w:id="17"/>
      <w:r w:rsidR="00072D81">
        <w:rPr>
          <w:rStyle w:val="CommentReference"/>
          <w:rFonts w:eastAsia="Times New Roman" w:cs="Times New Roman"/>
        </w:rPr>
        <w:commentReference w:id="17"/>
      </w:r>
    </w:p>
    <w:p w14:paraId="71FD1459" w14:textId="62894202" w:rsidR="00C70400" w:rsidRPr="00C70400" w:rsidRDefault="00FF7948" w:rsidP="00A754EC">
      <w:pPr>
        <w:spacing w:line="36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36B12005" w14:textId="78F9745C" w:rsidR="00A07AF4" w:rsidRDefault="00E8768C" w:rsidP="00A754EC">
      <w:pPr>
        <w:pStyle w:val="ListParagraph"/>
        <w:numPr>
          <w:ilvl w:val="0"/>
          <w:numId w:val="4"/>
        </w:numPr>
        <w:spacing w:line="360" w:lineRule="auto"/>
        <w:rPr>
          <w:ins w:id="18" w:author="Nick Smith" w:date="2022-06-04T12:18:00Z"/>
        </w:rPr>
      </w:pPr>
      <w:r>
        <w:t>S</w:t>
      </w:r>
      <w:r w:rsidR="00FF7948">
        <w:t>oil nitrogen fertilization w</w:t>
      </w:r>
      <w:r>
        <w:t xml:space="preserve">ill </w:t>
      </w:r>
      <w:r w:rsidR="00FF7948">
        <w:t xml:space="preserve">increase whole plant growth </w:t>
      </w:r>
      <w:proofErr w:type="gramStart"/>
      <w:r w:rsidR="00A07AF4">
        <w:t>as a result of</w:t>
      </w:r>
      <w:proofErr w:type="gramEnd"/>
      <w:r w:rsidR="00A07AF4">
        <w:t xml:space="preserve"> a lower carbon cost to obtain nitrogen needed to build structural tissues and proteins</w:t>
      </w:r>
      <w:r w:rsidR="00FF7948">
        <w:t xml:space="preserve">. </w:t>
      </w:r>
    </w:p>
    <w:p w14:paraId="0579AB64" w14:textId="077D3776" w:rsidR="00A07AF4" w:rsidRDefault="00C41A80" w:rsidP="00A754EC">
      <w:pPr>
        <w:pStyle w:val="ListParagraph"/>
        <w:numPr>
          <w:ilvl w:val="0"/>
          <w:numId w:val="4"/>
        </w:numPr>
        <w:spacing w:line="360" w:lineRule="auto"/>
      </w:pPr>
      <w:r>
        <w:t>I</w:t>
      </w:r>
      <w:r w:rsidR="00FF7948">
        <w:t>noculation w</w:t>
      </w:r>
      <w:r w:rsidR="00E8768C">
        <w:t>ill</w:t>
      </w:r>
      <w:r w:rsidR="00FF7948">
        <w:t xml:space="preserve"> </w:t>
      </w:r>
      <w:r w:rsidR="00A07AF4">
        <w:t>reduce carbon costs to obtain nitrogen when soil nitrogen is low, as carbon costs to obtain nitrogen via nitrogen fixing bacteria will be lower than the cost needed for direct uptake. As a result, inoculation will increase</w:t>
      </w:r>
      <w:r w:rsidR="00FF7948">
        <w:t xml:space="preserve"> whole plant growth</w:t>
      </w:r>
      <w:r w:rsidR="00A07AF4">
        <w:t xml:space="preserve"> when nitrogen availability is low</w:t>
      </w:r>
      <w:r w:rsidR="0038171F">
        <w:t xml:space="preserve">. </w:t>
      </w:r>
    </w:p>
    <w:p w14:paraId="56D3CF0F" w14:textId="2818C140" w:rsidR="00E8768C" w:rsidRDefault="00A07AF4" w:rsidP="00A754EC">
      <w:pPr>
        <w:pStyle w:val="ListParagraph"/>
        <w:numPr>
          <w:ilvl w:val="0"/>
          <w:numId w:val="4"/>
        </w:numPr>
        <w:spacing w:line="360" w:lineRule="auto"/>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96FA6A2" w14:textId="09E614FC" w:rsidR="00E8768C" w:rsidRDefault="00E8768C" w:rsidP="00A754EC">
      <w:pPr>
        <w:pStyle w:val="ListParagraph"/>
        <w:numPr>
          <w:ilvl w:val="0"/>
          <w:numId w:val="4"/>
        </w:numPr>
        <w:spacing w:line="360" w:lineRule="auto"/>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w:t>
      </w:r>
      <w:r w:rsidR="00D01503">
        <w:lastRenderedPageBreak/>
        <w:t xml:space="preserve">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0A8AC1FC" w:rsidR="008E2BDE" w:rsidRPr="00192404" w:rsidRDefault="00E8768C" w:rsidP="00A754EC">
      <w:pPr>
        <w:pStyle w:val="ListParagraph"/>
        <w:numPr>
          <w:ilvl w:val="0"/>
          <w:numId w:val="4"/>
        </w:numPr>
        <w:spacing w:line="360" w:lineRule="auto"/>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A754EC">
      <w:pPr>
        <w:spacing w:line="360" w:lineRule="auto"/>
        <w:rPr>
          <w:b/>
          <w:bCs/>
        </w:rPr>
      </w:pPr>
    </w:p>
    <w:p w14:paraId="3CF5076B" w14:textId="66B59908" w:rsidR="00D67D74" w:rsidRDefault="00D67D74" w:rsidP="00A754EC">
      <w:pPr>
        <w:spacing w:line="360" w:lineRule="auto"/>
      </w:pPr>
      <w:r>
        <w:rPr>
          <w:b/>
          <w:bCs/>
        </w:rPr>
        <w:t>Methods</w:t>
      </w:r>
    </w:p>
    <w:p w14:paraId="382A6306" w14:textId="21CCA58D" w:rsidR="00D67D74" w:rsidRDefault="00D67D74" w:rsidP="00A754EC">
      <w:pPr>
        <w:spacing w:line="360" w:lineRule="auto"/>
      </w:pPr>
      <w:r>
        <w:rPr>
          <w:i/>
          <w:iCs/>
        </w:rPr>
        <w:t>Experimental Design</w:t>
      </w:r>
    </w:p>
    <w:p w14:paraId="1D16EEDF" w14:textId="4D4DD807" w:rsidR="00FF6F53" w:rsidRDefault="0011017D" w:rsidP="00A754EC">
      <w:pPr>
        <w:spacing w:line="36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9"/>
      <w:r w:rsidR="00BC7961">
        <w:t>4</w:t>
      </w:r>
      <w:commentRangeEnd w:id="19"/>
      <w:r w:rsidR="00BC7961">
        <w:rPr>
          <w:rStyle w:val="CommentReference"/>
          <w:rFonts w:eastAsia="Times New Roman" w:cs="Times New Roman"/>
        </w:rPr>
        <w:commentReference w:id="19"/>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4E7F0E9" w:rsidR="00D67D74" w:rsidRPr="00412BAB" w:rsidRDefault="00912680" w:rsidP="00A754EC">
      <w:pPr>
        <w:autoSpaceDE w:val="0"/>
        <w:autoSpaceDN w:val="0"/>
        <w:adjustRightInd w:val="0"/>
        <w:spacing w:line="36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A754EC">
      <w:pPr>
        <w:spacing w:line="360" w:lineRule="auto"/>
      </w:pPr>
    </w:p>
    <w:p w14:paraId="20C86C76" w14:textId="171776F8" w:rsidR="00D67D74" w:rsidRPr="00863849" w:rsidRDefault="00D67D74" w:rsidP="00A754EC">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2A2AEAE4" w:rsidR="0022275C" w:rsidRPr="00C57242" w:rsidRDefault="00F83744" w:rsidP="0022275C">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w:t>
      </w:r>
      <w:r w:rsidR="00C41A80">
        <w:rPr>
          <w:color w:val="000000"/>
        </w:rPr>
        <w:t>darkness</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51971995" w:rsidR="00D67D74" w:rsidRDefault="00D67D74" w:rsidP="00A754EC">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A754EC">
      <w:pPr>
        <w:autoSpaceDE w:val="0"/>
        <w:autoSpaceDN w:val="0"/>
        <w:adjustRightInd w:val="0"/>
        <w:spacing w:line="360" w:lineRule="auto"/>
        <w:rPr>
          <w:color w:val="000000"/>
        </w:rPr>
      </w:pPr>
    </w:p>
    <w:p w14:paraId="69D28324" w14:textId="77777777" w:rsidR="00DD0878" w:rsidRDefault="00DD0878" w:rsidP="00A754EC">
      <w:pPr>
        <w:spacing w:line="360" w:lineRule="auto"/>
        <w:rPr>
          <w:i/>
          <w:iCs/>
        </w:rPr>
      </w:pPr>
      <w:r>
        <w:rPr>
          <w:i/>
          <w:iCs/>
        </w:rPr>
        <w:t>Curve fitting and parameter estimation</w:t>
      </w:r>
    </w:p>
    <w:p w14:paraId="11AAD9FA" w14:textId="47B00EBE" w:rsidR="006D3E93" w:rsidRDefault="00DD0878" w:rsidP="00A754EC">
      <w:pPr>
        <w:spacing w:line="36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w:t>
      </w:r>
      <w:r w:rsidRPr="00863849">
        <w:rPr>
          <w:color w:val="000000"/>
        </w:rPr>
        <w:lastRenderedPageBreak/>
        <w:t xml:space="preserve">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ED273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BC8DC73" w:rsidR="00DD0878" w:rsidRPr="001725BB" w:rsidRDefault="00DD0878" w:rsidP="00A754EC">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A754EC">
      <w:pPr>
        <w:tabs>
          <w:tab w:val="left" w:pos="593"/>
        </w:tabs>
        <w:autoSpaceDE w:val="0"/>
        <w:autoSpaceDN w:val="0"/>
        <w:adjustRightInd w:val="0"/>
        <w:spacing w:line="360" w:lineRule="auto"/>
        <w:rPr>
          <w:color w:val="000000"/>
        </w:rPr>
      </w:pPr>
    </w:p>
    <w:p w14:paraId="3D5139C1" w14:textId="211E150B" w:rsidR="00DD0878" w:rsidRDefault="00654A55"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A754EC">
      <w:pPr>
        <w:tabs>
          <w:tab w:val="left" w:pos="593"/>
        </w:tabs>
        <w:autoSpaceDE w:val="0"/>
        <w:autoSpaceDN w:val="0"/>
        <w:adjustRightInd w:val="0"/>
        <w:spacing w:line="360" w:lineRule="auto"/>
        <w:rPr>
          <w:color w:val="000000"/>
        </w:rPr>
      </w:pPr>
    </w:p>
    <w:p w14:paraId="51793D2A" w14:textId="1CDA29F0" w:rsidR="00DD0878" w:rsidRDefault="00DD0878" w:rsidP="00A754EC">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A754EC">
      <w:pPr>
        <w:tabs>
          <w:tab w:val="left" w:pos="593"/>
        </w:tabs>
        <w:autoSpaceDE w:val="0"/>
        <w:autoSpaceDN w:val="0"/>
        <w:adjustRightInd w:val="0"/>
        <w:spacing w:line="360" w:lineRule="auto"/>
        <w:rPr>
          <w:color w:val="000000"/>
        </w:rPr>
      </w:pPr>
    </w:p>
    <w:p w14:paraId="445E3688" w14:textId="3E014A2C" w:rsidR="00DD0878" w:rsidRDefault="00654A55"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A754EC">
      <w:pPr>
        <w:tabs>
          <w:tab w:val="left" w:pos="593"/>
        </w:tabs>
        <w:autoSpaceDE w:val="0"/>
        <w:autoSpaceDN w:val="0"/>
        <w:adjustRightInd w:val="0"/>
        <w:spacing w:line="360" w:lineRule="auto"/>
        <w:rPr>
          <w:color w:val="000000"/>
        </w:rPr>
      </w:pPr>
      <w:r w:rsidRPr="00863849">
        <w:rPr>
          <w:color w:val="000000"/>
        </w:rPr>
        <w:t>and:</w:t>
      </w:r>
    </w:p>
    <w:p w14:paraId="6B4B1159" w14:textId="3A8F26CD" w:rsidR="00DD0878" w:rsidRDefault="00654A55"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A754EC">
      <w:pPr>
        <w:tabs>
          <w:tab w:val="left" w:pos="593"/>
        </w:tabs>
        <w:autoSpaceDE w:val="0"/>
        <w:autoSpaceDN w:val="0"/>
        <w:adjustRightInd w:val="0"/>
        <w:spacing w:line="360" w:lineRule="auto"/>
        <w:rPr>
          <w:color w:val="000000"/>
        </w:rPr>
      </w:pPr>
    </w:p>
    <w:p w14:paraId="58037689" w14:textId="197750BD" w:rsidR="0022275C" w:rsidRDefault="00DD0878" w:rsidP="0022275C">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3A4C993C" w:rsidR="0022275C" w:rsidRDefault="0022275C" w:rsidP="0022275C">
      <w:pPr>
        <w:spacing w:line="36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22275C">
      <w:pPr>
        <w:spacing w:line="360" w:lineRule="auto"/>
        <w:ind w:firstLine="720"/>
        <w:rPr>
          <w:color w:val="000000"/>
        </w:rPr>
      </w:pPr>
    </w:p>
    <w:p w14:paraId="3A1DAAA4" w14:textId="4B129FED" w:rsidR="0022275C" w:rsidRPr="00A46FE6" w:rsidRDefault="00654A55" w:rsidP="0022275C">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22275C">
      <w:pPr>
        <w:spacing w:line="360" w:lineRule="auto"/>
        <w:rPr>
          <w:color w:val="000000"/>
        </w:rPr>
      </w:pPr>
    </w:p>
    <w:p w14:paraId="2CE0ABD1" w14:textId="6BA7D4BF" w:rsidR="00895284" w:rsidRDefault="0022275C" w:rsidP="0022275C">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Pr="00CF0D09">
        <w:rPr>
          <w:color w:val="000000"/>
        </w:rPr>
        <w:t>0.00110</w:t>
      </w:r>
      <w:r w:rsidR="00C7318F">
        <w:rPr>
          <w:color w:val="000000"/>
        </w:rPr>
        <w:t xml:space="preserve"> </w:t>
      </w:r>
      <w:r w:rsidR="00C7318F">
        <w:rPr>
          <w:color w:val="000000"/>
        </w:rPr>
        <w:fldChar w:fldCharType="begin" w:fldLock="1"/>
      </w:r>
      <w:r w:rsidR="003032DB">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plainTextFormattedCitation":"(Heskel et al., 2016)","previouslyFormattedCitation":"(Heskel et al., 2016)"},"properties":{"noteIndex":0},"schema":"https://github.com/citation-style-language/schema/raw/master/csl-citation.json"}</w:instrText>
      </w:r>
      <w:r w:rsidR="00C7318F">
        <w:rPr>
          <w:color w:val="000000"/>
        </w:rPr>
        <w:fldChar w:fldCharType="separate"/>
      </w:r>
      <w:r w:rsidR="00C7318F" w:rsidRPr="00C7318F">
        <w:rPr>
          <w:noProof/>
          <w:color w:val="000000"/>
        </w:rPr>
        <w:t>(Heskel et al., 2016)</w:t>
      </w:r>
      <w:r w:rsidR="00C7318F">
        <w:rPr>
          <w:color w:val="000000"/>
        </w:rPr>
        <w:fldChar w:fldCharType="end"/>
      </w:r>
      <w:r>
        <w:rPr>
          <w:color w:val="000000"/>
        </w:rPr>
        <w:t xml:space="preserve">. Finally, w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A754EC">
      <w:pPr>
        <w:autoSpaceDE w:val="0"/>
        <w:autoSpaceDN w:val="0"/>
        <w:adjustRightInd w:val="0"/>
        <w:spacing w:line="360" w:lineRule="auto"/>
        <w:rPr>
          <w:color w:val="000000"/>
        </w:rPr>
      </w:pPr>
    </w:p>
    <w:p w14:paraId="35E0668F" w14:textId="77777777" w:rsidR="00DD0878" w:rsidRDefault="00DD0878" w:rsidP="00A754EC">
      <w:pPr>
        <w:spacing w:line="360" w:lineRule="auto"/>
        <w:rPr>
          <w:color w:val="000000"/>
        </w:rPr>
      </w:pPr>
      <w:r>
        <w:rPr>
          <w:i/>
          <w:iCs/>
          <w:color w:val="000000"/>
        </w:rPr>
        <w:t>Tradeoffs between nitrogen and water usage</w:t>
      </w:r>
    </w:p>
    <w:p w14:paraId="7CCB4168" w14:textId="4E1CA2FA" w:rsidR="00DD0878" w:rsidRDefault="00DD0878" w:rsidP="00A754EC">
      <w:pPr>
        <w:autoSpaceDE w:val="0"/>
        <w:autoSpaceDN w:val="0"/>
        <w:adjustRightInd w:val="0"/>
        <w:spacing w:line="36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A754EC">
      <w:pPr>
        <w:spacing w:line="360" w:lineRule="auto"/>
      </w:pPr>
    </w:p>
    <w:p w14:paraId="64D2AC58" w14:textId="79D6C961" w:rsidR="00360D30" w:rsidRDefault="00360D30" w:rsidP="00A754EC">
      <w:pPr>
        <w:spacing w:line="360" w:lineRule="auto"/>
      </w:pPr>
      <w:r>
        <w:rPr>
          <w:i/>
          <w:iCs/>
        </w:rPr>
        <w:t>Whole plant traits</w:t>
      </w:r>
    </w:p>
    <w:p w14:paraId="14099B94" w14:textId="2A732199" w:rsidR="007755C4" w:rsidRDefault="00F83744" w:rsidP="00A754EC">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w:t>
      </w:r>
      <w:r w:rsidR="00430044">
        <w:rPr>
          <w:rFonts w:cs="Times New Roman"/>
        </w:rPr>
        <w:lastRenderedPageBreak/>
        <w:t xml:space="preserve">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6E41E98A" w:rsidR="00EC6B47" w:rsidRDefault="00351A75" w:rsidP="00A754EC">
      <w:pPr>
        <w:autoSpaceDE w:val="0"/>
        <w:autoSpaceDN w:val="0"/>
        <w:adjustRightInd w:val="0"/>
        <w:spacing w:line="36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A754EC">
      <w:pPr>
        <w:autoSpaceDE w:val="0"/>
        <w:autoSpaceDN w:val="0"/>
        <w:adjustRightInd w:val="0"/>
        <w:spacing w:line="360" w:lineRule="auto"/>
        <w:rPr>
          <w:color w:val="000000" w:themeColor="text1"/>
        </w:rPr>
      </w:pPr>
    </w:p>
    <w:p w14:paraId="7D99C48A" w14:textId="15E512C9" w:rsidR="00D67D74" w:rsidRDefault="00D67D74" w:rsidP="00A754EC">
      <w:pPr>
        <w:spacing w:line="360" w:lineRule="auto"/>
      </w:pPr>
      <w:r>
        <w:rPr>
          <w:i/>
          <w:iCs/>
        </w:rPr>
        <w:t>Statistical analyses</w:t>
      </w:r>
    </w:p>
    <w:p w14:paraId="100E66B0" w14:textId="7B611024" w:rsidR="00270350" w:rsidRDefault="00270350" w:rsidP="00A754EC">
      <w:pPr>
        <w:spacing w:line="36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0094442A" w:rsidR="00400618" w:rsidRDefault="00166B47" w:rsidP="006A394B">
      <w:pPr>
        <w:spacing w:line="36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w:t>
      </w:r>
      <w:r w:rsidR="00400618">
        <w:lastRenderedPageBreak/>
        <w:t xml:space="preserve">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097A1D">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1C1F9E" w:rsidRPr="00400618">
        <w:rPr>
          <w:noProof/>
        </w:rPr>
        <w:t>(Fox &amp;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A754EC">
      <w:pPr>
        <w:spacing w:line="36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7005C544" w:rsidR="004C3C71" w:rsidRDefault="00166B47" w:rsidP="00A754EC">
      <w:pPr>
        <w:spacing w:line="36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A754EC">
      <w:pPr>
        <w:spacing w:line="360" w:lineRule="auto"/>
      </w:pPr>
      <w:r>
        <w:rPr>
          <w:b/>
          <w:bCs/>
        </w:rPr>
        <w:lastRenderedPageBreak/>
        <w:t>Results</w:t>
      </w:r>
    </w:p>
    <w:p w14:paraId="5F2DF415" w14:textId="692DE05D" w:rsidR="00BA75F3" w:rsidRPr="00885391" w:rsidRDefault="00885391" w:rsidP="00A754EC">
      <w:pPr>
        <w:spacing w:line="360" w:lineRule="auto"/>
        <w:rPr>
          <w:i/>
          <w:iCs/>
        </w:rPr>
      </w:pPr>
      <w:r>
        <w:rPr>
          <w:i/>
          <w:iCs/>
        </w:rPr>
        <w:t>Leaf nitrogen allocation</w:t>
      </w:r>
    </w:p>
    <w:p w14:paraId="33395C09" w14:textId="0BCC734F" w:rsidR="00852AF7" w:rsidRDefault="00106FCE" w:rsidP="00A754EC">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C128B27" w:rsidR="006C759F" w:rsidRDefault="00B877FE" w:rsidP="00A754EC">
      <w:pPr>
        <w:spacing w:line="36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rsidR="00852AF7">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A754EC">
      <w:pPr>
        <w:spacing w:line="36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A754EC">
      <w:pPr>
        <w:spacing w:line="360" w:lineRule="auto"/>
        <w:rPr>
          <w:vertAlign w:val="superscript"/>
        </w:rPr>
      </w:pPr>
    </w:p>
    <w:p w14:paraId="2F1D329D" w14:textId="4F2F8588" w:rsidR="009E31F0" w:rsidRDefault="00BA75F3" w:rsidP="00A754EC">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A754EC">
      <w:pPr>
        <w:spacing w:line="36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A754EC">
      <w:pPr>
        <w:spacing w:line="360" w:lineRule="auto"/>
      </w:pPr>
      <w:r>
        <w:rPr>
          <w:i/>
          <w:iCs/>
        </w:rPr>
        <w:lastRenderedPageBreak/>
        <w:t>Leaf photosynthesis</w:t>
      </w:r>
      <w:r w:rsidR="00AF1559">
        <w:rPr>
          <w:i/>
          <w:iCs/>
        </w:rPr>
        <w:t xml:space="preserve"> and gas exchange</w:t>
      </w:r>
    </w:p>
    <w:p w14:paraId="430AB314" w14:textId="31F03955" w:rsidR="002F0BBB" w:rsidRPr="002F0BBB" w:rsidRDefault="009E304C" w:rsidP="008D46B4">
      <w:pPr>
        <w:spacing w:line="36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04A094B1" w14:textId="77777777" w:rsidR="00DB3A79" w:rsidRDefault="00BD310E" w:rsidP="00DB3A79">
      <w:pPr>
        <w:spacing w:line="36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35826C4D" w:rsidR="0045096E" w:rsidRDefault="00B877FE" w:rsidP="00DB3A79">
      <w:pPr>
        <w:spacing w:line="36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This interaction indicated that in</w:t>
      </w:r>
      <w:r w:rsidR="00DB3A79">
        <w:t xml:space="preserve">oculated individuals growing under high nitrogen fertilization (0.0163 </w:t>
      </w:r>
      <w:r w:rsidR="00DB3A79" w:rsidRPr="008E75B9">
        <w:sym w:font="Symbol" w:char="F0B1"/>
      </w:r>
      <w:r w:rsidR="00DB3A79">
        <w:t xml:space="preserve"> 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 </w:t>
      </w:r>
      <w:r w:rsidR="00DB3A79" w:rsidRPr="008E75B9">
        <w:sym w:font="Symbol" w:char="F0B1"/>
      </w:r>
      <w:r w:rsidR="00DB3A79">
        <w:t xml:space="preserve"> 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 xml:space="preserve">0.0146 </w:t>
      </w:r>
      <w:r w:rsidR="0045096E" w:rsidRPr="008E75B9">
        <w:sym w:font="Symbol" w:char="F0B1"/>
      </w:r>
      <w:r w:rsidR="0045096E">
        <w:t xml:space="preserve"> 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t xml:space="preserve"> </w:t>
      </w:r>
      <w:r w:rsidR="0045096E" w:rsidRPr="008E75B9">
        <w:sym w:font="Symbol" w:char="F0B1"/>
      </w:r>
      <w:r w:rsidR="0045096E">
        <w:t xml:space="preserve"> 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4CE75C9" w:rsidR="00E372EE" w:rsidRPr="00F00703" w:rsidRDefault="004654D8" w:rsidP="004654D8">
      <w:pPr>
        <w:spacing w:line="360" w:lineRule="auto"/>
        <w:ind w:firstLine="720"/>
      </w:pPr>
      <w:r>
        <w:t xml:space="preserve">Increasing nitrogen fertilization generally decreased </w:t>
      </w:r>
      <w:proofErr w:type="spellStart"/>
      <w:r>
        <w:rPr>
          <w:i/>
          <w:iCs/>
        </w:rPr>
        <w:t>g</w:t>
      </w:r>
      <w:r>
        <w:rPr>
          <w:vertAlign w:val="subscript"/>
        </w:rPr>
        <w:t>s</w:t>
      </w:r>
      <w:proofErr w:type="spellEnd"/>
      <w:r>
        <w:t xml:space="preserve">, but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t xml:space="preserve">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A85036">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A754EC">
      <w:pPr>
        <w:spacing w:line="36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8D46B4">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8D46B4">
        <w:tc>
          <w:tcPr>
            <w:tcW w:w="1980" w:type="dxa"/>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33651D">
        <w:tc>
          <w:tcPr>
            <w:tcW w:w="1980" w:type="dxa"/>
          </w:tcPr>
          <w:p w14:paraId="1A9D825A" w14:textId="77777777" w:rsidR="004B1EA4" w:rsidRPr="009515D2" w:rsidRDefault="004B1EA4" w:rsidP="00A85036">
            <w:pPr>
              <w:spacing w:line="276" w:lineRule="auto"/>
              <w:jc w:val="right"/>
              <w:rPr>
                <w:sz w:val="22"/>
                <w:szCs w:val="22"/>
              </w:rPr>
            </w:pPr>
          </w:p>
        </w:tc>
        <w:tc>
          <w:tcPr>
            <w:tcW w:w="536" w:type="dxa"/>
          </w:tcPr>
          <w:p w14:paraId="279E6813" w14:textId="77777777" w:rsidR="004B1EA4" w:rsidRPr="009515D2" w:rsidRDefault="004B1EA4" w:rsidP="00A85036">
            <w:pPr>
              <w:spacing w:line="276" w:lineRule="auto"/>
              <w:jc w:val="right"/>
              <w:rPr>
                <w:sz w:val="22"/>
                <w:szCs w:val="22"/>
              </w:rPr>
            </w:pPr>
          </w:p>
        </w:tc>
        <w:tc>
          <w:tcPr>
            <w:tcW w:w="996" w:type="dxa"/>
          </w:tcPr>
          <w:p w14:paraId="030B6F48" w14:textId="77777777" w:rsidR="004B1EA4" w:rsidRPr="009515D2" w:rsidRDefault="004B1EA4" w:rsidP="00A85036">
            <w:pPr>
              <w:spacing w:line="276" w:lineRule="auto"/>
              <w:jc w:val="right"/>
              <w:rPr>
                <w:sz w:val="22"/>
                <w:szCs w:val="22"/>
              </w:rPr>
            </w:pPr>
          </w:p>
        </w:tc>
        <w:tc>
          <w:tcPr>
            <w:tcW w:w="1012" w:type="dxa"/>
          </w:tcPr>
          <w:p w14:paraId="68B8D07B" w14:textId="77777777" w:rsidR="004B1EA4" w:rsidRPr="009515D2" w:rsidRDefault="004B1EA4" w:rsidP="00A85036">
            <w:pPr>
              <w:spacing w:line="276" w:lineRule="auto"/>
              <w:jc w:val="right"/>
              <w:rPr>
                <w:sz w:val="22"/>
                <w:szCs w:val="22"/>
              </w:rPr>
            </w:pPr>
          </w:p>
        </w:tc>
        <w:tc>
          <w:tcPr>
            <w:tcW w:w="996" w:type="dxa"/>
          </w:tcPr>
          <w:p w14:paraId="1522E8CA" w14:textId="77777777" w:rsidR="004B1EA4" w:rsidRPr="009515D2" w:rsidRDefault="004B1EA4" w:rsidP="00A85036">
            <w:pPr>
              <w:spacing w:line="276" w:lineRule="auto"/>
              <w:jc w:val="right"/>
              <w:rPr>
                <w:sz w:val="22"/>
                <w:szCs w:val="22"/>
              </w:rPr>
            </w:pPr>
          </w:p>
        </w:tc>
        <w:tc>
          <w:tcPr>
            <w:tcW w:w="1013" w:type="dxa"/>
          </w:tcPr>
          <w:p w14:paraId="7749394A" w14:textId="77777777" w:rsidR="004B1EA4" w:rsidRPr="009515D2" w:rsidRDefault="004B1EA4" w:rsidP="00A85036">
            <w:pPr>
              <w:spacing w:line="276" w:lineRule="auto"/>
              <w:jc w:val="right"/>
              <w:rPr>
                <w:sz w:val="22"/>
                <w:szCs w:val="22"/>
              </w:rPr>
            </w:pPr>
          </w:p>
        </w:tc>
        <w:tc>
          <w:tcPr>
            <w:tcW w:w="996" w:type="dxa"/>
          </w:tcPr>
          <w:p w14:paraId="4F27B6A8" w14:textId="77777777" w:rsidR="004B1EA4" w:rsidRPr="009515D2" w:rsidRDefault="004B1EA4" w:rsidP="00A85036">
            <w:pPr>
              <w:spacing w:line="276" w:lineRule="auto"/>
              <w:jc w:val="right"/>
              <w:rPr>
                <w:sz w:val="22"/>
                <w:szCs w:val="22"/>
              </w:rPr>
            </w:pPr>
          </w:p>
        </w:tc>
        <w:tc>
          <w:tcPr>
            <w:tcW w:w="1013" w:type="dxa"/>
          </w:tcPr>
          <w:p w14:paraId="41971EBA" w14:textId="77777777" w:rsidR="004B1EA4" w:rsidRPr="009515D2" w:rsidRDefault="004B1EA4" w:rsidP="00A85036">
            <w:pPr>
              <w:spacing w:line="276" w:lineRule="auto"/>
              <w:jc w:val="right"/>
              <w:rPr>
                <w:sz w:val="22"/>
                <w:szCs w:val="22"/>
              </w:rPr>
            </w:pPr>
          </w:p>
        </w:tc>
        <w:tc>
          <w:tcPr>
            <w:tcW w:w="996" w:type="dxa"/>
          </w:tcPr>
          <w:p w14:paraId="5D829B49" w14:textId="77777777" w:rsidR="004B1EA4" w:rsidRPr="009515D2" w:rsidRDefault="004B1EA4" w:rsidP="00A85036">
            <w:pPr>
              <w:spacing w:line="276" w:lineRule="auto"/>
              <w:jc w:val="right"/>
              <w:rPr>
                <w:sz w:val="22"/>
                <w:szCs w:val="22"/>
              </w:rPr>
            </w:pPr>
          </w:p>
        </w:tc>
        <w:tc>
          <w:tcPr>
            <w:tcW w:w="1013" w:type="dxa"/>
          </w:tcPr>
          <w:p w14:paraId="768C37ED" w14:textId="77777777" w:rsidR="004B1EA4" w:rsidRPr="009515D2" w:rsidRDefault="004B1EA4" w:rsidP="00A85036">
            <w:pPr>
              <w:spacing w:line="276" w:lineRule="auto"/>
              <w:jc w:val="right"/>
              <w:rPr>
                <w:sz w:val="22"/>
                <w:szCs w:val="22"/>
              </w:rPr>
            </w:pPr>
          </w:p>
        </w:tc>
        <w:tc>
          <w:tcPr>
            <w:tcW w:w="996" w:type="dxa"/>
          </w:tcPr>
          <w:p w14:paraId="7C4A7B53" w14:textId="77777777" w:rsidR="004B1EA4" w:rsidRPr="009515D2" w:rsidRDefault="004B1EA4" w:rsidP="00A85036">
            <w:pPr>
              <w:spacing w:line="276" w:lineRule="auto"/>
              <w:jc w:val="right"/>
              <w:rPr>
                <w:sz w:val="22"/>
                <w:szCs w:val="22"/>
              </w:rPr>
            </w:pPr>
          </w:p>
        </w:tc>
        <w:tc>
          <w:tcPr>
            <w:tcW w:w="876" w:type="dxa"/>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4B1EA4">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4B1EA4">
        <w:tc>
          <w:tcPr>
            <w:tcW w:w="1980" w:type="dxa"/>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A754EC">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A754EC">
      <w:pPr>
        <w:spacing w:line="36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A754EC">
      <w:pPr>
        <w:spacing w:line="36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A754EC">
      <w:pPr>
        <w:spacing w:line="360" w:lineRule="auto"/>
        <w:rPr>
          <w:i/>
          <w:iCs/>
        </w:rPr>
      </w:pPr>
      <w:r>
        <w:rPr>
          <w:i/>
          <w:iCs/>
        </w:rPr>
        <w:lastRenderedPageBreak/>
        <w:t>Tradeoffs between nitrogen and water usage</w:t>
      </w:r>
    </w:p>
    <w:p w14:paraId="192E5AB2" w14:textId="04B0E18A" w:rsidR="00C377A1" w:rsidRDefault="00957D32" w:rsidP="00A754EC">
      <w:pPr>
        <w:spacing w:line="36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C24060">
      <w:pPr>
        <w:spacing w:line="36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EA4E30">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A754EC">
      <w:pPr>
        <w:spacing w:line="36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A754EC">
      <w:pPr>
        <w:spacing w:line="36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A754EC">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85036">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A754EC">
      <w:pPr>
        <w:spacing w:line="360" w:lineRule="auto"/>
        <w:rPr>
          <w:b/>
          <w:bCs/>
        </w:rPr>
      </w:pPr>
      <w:r>
        <w:rPr>
          <w:b/>
          <w:bCs/>
        </w:rPr>
        <w:lastRenderedPageBreak/>
        <w:t>Figure 3</w:t>
      </w:r>
    </w:p>
    <w:p w14:paraId="4BD407F2" w14:textId="28F60E05" w:rsidR="005F0602" w:rsidRDefault="0029276A" w:rsidP="00A754EC">
      <w:pPr>
        <w:spacing w:line="36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A754EC">
      <w:pPr>
        <w:spacing w:line="360" w:lineRule="auto"/>
        <w:rPr>
          <w:b/>
          <w:bCs/>
        </w:rPr>
      </w:pPr>
    </w:p>
    <w:p w14:paraId="66818DBC" w14:textId="7E06DC79" w:rsidR="005F0602" w:rsidRPr="00C4037A" w:rsidRDefault="00C4037A" w:rsidP="00A754EC">
      <w:pPr>
        <w:spacing w:line="36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3ABE0360" w:rsidR="00AF1559" w:rsidRDefault="00322974" w:rsidP="00A754EC">
      <w:pPr>
        <w:spacing w:line="360" w:lineRule="auto"/>
      </w:pPr>
      <w:commentRangeStart w:id="20"/>
      <w:r>
        <w:rPr>
          <w:i/>
          <w:iCs/>
        </w:rPr>
        <w:lastRenderedPageBreak/>
        <w:t>Structural carbon costs to acquire nitrogen</w:t>
      </w:r>
      <w:commentRangeEnd w:id="20"/>
      <w:r w:rsidR="00936914">
        <w:rPr>
          <w:rStyle w:val="CommentReference"/>
          <w:rFonts w:eastAsia="Times New Roman" w:cs="Times New Roman"/>
        </w:rPr>
        <w:commentReference w:id="20"/>
      </w:r>
    </w:p>
    <w:p w14:paraId="6375127F" w14:textId="1824C078" w:rsidR="00FE31B0" w:rsidRDefault="00607987" w:rsidP="00A754EC">
      <w:pPr>
        <w:spacing w:line="360" w:lineRule="auto"/>
        <w:ind w:firstLine="720"/>
      </w:pPr>
      <w:r>
        <w:t>S</w:t>
      </w:r>
      <w:r w:rsidRPr="00607987">
        <w:t>tructural carbon costs to acquire nitrogen</w:t>
      </w:r>
      <w:r w:rsidR="00464BF7">
        <w:t xml:space="preserve"> w</w:t>
      </w:r>
      <w:r>
        <w:t>ere</w:t>
      </w:r>
      <w:r w:rsidR="009A60BD">
        <w:t xml:space="preserve"> </w:t>
      </w:r>
      <w:r w:rsidR="00751149">
        <w:t xml:space="preserve">driven by a strong interaction between nitrogen fertilization and inoculation </w:t>
      </w:r>
      <w:r w:rsidR="009A60BD">
        <w:t xml:space="preserve">(Table </w:t>
      </w:r>
      <w:r w:rsidR="00EB0C0F">
        <w:t>5</w:t>
      </w:r>
      <w:r w:rsidR="009A60BD">
        <w:t>; Fig. 4A)</w:t>
      </w:r>
      <w:r w:rsidR="00751149">
        <w:t xml:space="preserve">. </w:t>
      </w:r>
      <w:r w:rsidR="00FE31B0">
        <w:t>This interaction indicated that inoculated individuals</w:t>
      </w:r>
      <w:r w:rsidR="007C2F39">
        <w:t xml:space="preserve"> grown under low nitrogen fertilization (2.77 </w:t>
      </w:r>
      <w:r w:rsidR="007C2F39" w:rsidRPr="008E75B9">
        <w:sym w:font="Symbol" w:char="F0B1"/>
      </w:r>
      <w:r w:rsidR="007C2F39">
        <w:t xml:space="preserve"> 0.44 g C g</w:t>
      </w:r>
      <w:r w:rsidR="007C2F39">
        <w:rPr>
          <w:vertAlign w:val="superscript"/>
        </w:rPr>
        <w:t>-1</w:t>
      </w:r>
      <w:r w:rsidR="007C2F39">
        <w:t xml:space="preserve"> N)</w:t>
      </w:r>
      <w:r w:rsidR="00FE31B0">
        <w:t xml:space="preserve"> had </w:t>
      </w:r>
      <w:r w:rsidR="00696F09">
        <w:t>63.4</w:t>
      </w:r>
      <w:r w:rsidR="00FE31B0">
        <w:t xml:space="preserve">% lower </w:t>
      </w:r>
      <w:r w:rsidRPr="00607987">
        <w:t>structural carbon costs to acquire nitrogen</w:t>
      </w:r>
      <w:r w:rsidR="00464BF7">
        <w:t xml:space="preserve"> </w:t>
      </w:r>
      <w:r w:rsidR="007C2F39">
        <w:t xml:space="preserve">than non-inoculated individuals also grown under low nitrogen fertilization (7.56 </w:t>
      </w:r>
      <w:r w:rsidR="007C2F39" w:rsidRPr="008E75B9">
        <w:sym w:font="Symbol" w:char="F0B1"/>
      </w:r>
      <w:r w:rsidR="007C2F39">
        <w:t xml:space="preserve"> 1.20 g C g</w:t>
      </w:r>
      <w:r w:rsidR="007C2F39">
        <w:rPr>
          <w:vertAlign w:val="superscript"/>
        </w:rPr>
        <w:t>-1</w:t>
      </w:r>
      <w:r w:rsidR="007C2F39">
        <w:t xml:space="preserve"> N; Tukey: p&lt;0.001)</w:t>
      </w:r>
      <w:r w:rsidR="00464BF7">
        <w:t>. There was</w:t>
      </w:r>
      <w:r w:rsidR="007C2F39">
        <w:t xml:space="preserve"> no difference</w:t>
      </w:r>
      <w:r w:rsidR="00464BF7">
        <w:t xml:space="preserve"> in </w:t>
      </w:r>
      <w:r w:rsidRPr="00607987">
        <w:t>structural carbon costs to acquire nitrogen</w:t>
      </w:r>
      <w:r w:rsidR="007C2F39">
        <w:t xml:space="preserve"> between inoculation treatments under high nitrogen fertilization (Tukey: p=0.597). Nitrogen fertilization also decreased </w:t>
      </w:r>
      <w:r w:rsidRPr="00607987">
        <w:t>structural carbon costs to acquire nitrogen</w:t>
      </w:r>
      <w:r w:rsidR="007C2F39">
        <w:t xml:space="preserve">, where individuals grown under high nitrogen fertilization (2.10 </w:t>
      </w:r>
      <w:r w:rsidR="007C2F39" w:rsidRPr="008E75B9">
        <w:sym w:font="Symbol" w:char="F0B1"/>
      </w:r>
      <w:r w:rsidR="007C2F39">
        <w:t xml:space="preserve"> 0.25 g C g</w:t>
      </w:r>
      <w:r w:rsidR="007C2F39">
        <w:rPr>
          <w:vertAlign w:val="superscript"/>
        </w:rPr>
        <w:t>-1</w:t>
      </w:r>
      <w:r w:rsidR="007C2F39">
        <w:t xml:space="preserve"> N) had </w:t>
      </w:r>
      <w:r w:rsidR="00696F09">
        <w:t>54.1</w:t>
      </w:r>
      <w:r w:rsidR="007C2F39">
        <w:t xml:space="preserve">% lower </w:t>
      </w:r>
      <w:r w:rsidRPr="00607987">
        <w:t>structural carbon costs to acquire nitrogen</w:t>
      </w:r>
      <w:r w:rsidR="007C2F39">
        <w:t xml:space="preserve"> than those grown under low nitrogen fertilization (4.58 </w:t>
      </w:r>
      <w:r w:rsidR="007C2F39" w:rsidRPr="008E75B9">
        <w:sym w:font="Symbol" w:char="F0B1"/>
      </w:r>
      <w:r w:rsidR="007C2F39">
        <w:t xml:space="preserve"> </w:t>
      </w:r>
      <w:r w:rsidR="00696F09">
        <w:t>0.52</w:t>
      </w:r>
      <w:r w:rsidR="007C2F39">
        <w:t xml:space="preserve"> g C g</w:t>
      </w:r>
      <w:r w:rsidR="007C2F39">
        <w:rPr>
          <w:vertAlign w:val="superscript"/>
        </w:rPr>
        <w:t>-1</w:t>
      </w:r>
      <w:r w:rsidR="007C2F39">
        <w:t xml:space="preserve"> N; Tukey: p</w:t>
      </w:r>
      <w:r w:rsidR="00696F09">
        <w:t>&lt;0.001</w:t>
      </w:r>
      <w:r w:rsidR="007C2F39">
        <w:t xml:space="preserve">). </w:t>
      </w:r>
      <w:r w:rsidR="00696F09">
        <w:t xml:space="preserve">Inoculation decreased </w:t>
      </w:r>
      <w:r w:rsidRPr="00607987">
        <w:t>structural carbon costs to acquire nitrogen</w:t>
      </w:r>
      <w:r w:rsidR="00696F09">
        <w:t xml:space="preserve">, where inoculated individuals (2.24 </w:t>
      </w:r>
      <w:r w:rsidR="00696F09" w:rsidRPr="008E75B9">
        <w:sym w:font="Symbol" w:char="F0B1"/>
      </w:r>
      <w:r w:rsidR="00696F09">
        <w:t xml:space="preserve"> 0.26 g C g</w:t>
      </w:r>
      <w:r w:rsidR="00696F09">
        <w:rPr>
          <w:vertAlign w:val="superscript"/>
        </w:rPr>
        <w:t>-1</w:t>
      </w:r>
      <w:r w:rsidR="00696F09">
        <w:t xml:space="preserve"> N) had 91.5% lower </w:t>
      </w:r>
      <w:r w:rsidRPr="00607987">
        <w:t>structural carbon costs to acquire nitrogen</w:t>
      </w:r>
      <w:r w:rsidR="00696F09" w:rsidRPr="00607987">
        <w:t xml:space="preserve"> than </w:t>
      </w:r>
      <w:r w:rsidR="00696F09">
        <w:t xml:space="preserve">non-inoculated individuals (4.29 </w:t>
      </w:r>
      <w:r w:rsidR="00696F09" w:rsidRPr="008E75B9">
        <w:sym w:font="Symbol" w:char="F0B1"/>
      </w:r>
      <w:r w:rsidR="00696F09">
        <w:t xml:space="preserve"> 0.49 g C g</w:t>
      </w:r>
      <w:r w:rsidR="00696F09">
        <w:rPr>
          <w:vertAlign w:val="superscript"/>
        </w:rPr>
        <w:t>-1</w:t>
      </w:r>
      <w:r w:rsidR="00696F09">
        <w:t xml:space="preserve"> N; Tukey: p&lt;0.001).</w:t>
      </w:r>
    </w:p>
    <w:p w14:paraId="24944EA7" w14:textId="490AA981" w:rsidR="00322974" w:rsidRDefault="00607987" w:rsidP="00607987">
      <w:pPr>
        <w:spacing w:line="360" w:lineRule="auto"/>
        <w:ind w:firstLine="720"/>
      </w:pPr>
      <w:r>
        <w:t xml:space="preserve">Inoculation negatively affected </w:t>
      </w:r>
      <w:r w:rsidRPr="00607987">
        <w:t>belowground carbon biomass</w:t>
      </w:r>
      <w:r w:rsidR="00FF5B3D" w:rsidRPr="00607987">
        <w:t xml:space="preserve"> (</w:t>
      </w:r>
      <w:r>
        <w:t xml:space="preserve">Table </w:t>
      </w:r>
      <w:r w:rsidR="00FF5B3D">
        <w:t>5; Fig. 4B</w:t>
      </w:r>
      <w:r>
        <w:t>).</w:t>
      </w:r>
      <w:r w:rsidR="00696F09">
        <w:t xml:space="preserve"> Specifically, inoculated individuals</w:t>
      </w:r>
      <w:r w:rsidR="00FF5B3D">
        <w:t xml:space="preserve"> (0.295 </w:t>
      </w:r>
      <w:r w:rsidR="00FF5B3D" w:rsidRPr="008E75B9">
        <w:sym w:font="Symbol" w:char="F0B1"/>
      </w:r>
      <w:r w:rsidR="00FF5B3D">
        <w:t xml:space="preserve"> 0.037 g C)</w:t>
      </w:r>
      <w:r w:rsidR="00696F09">
        <w:t xml:space="preserve"> had </w:t>
      </w:r>
      <w:r w:rsidR="00FF5B3D">
        <w:t>29.9</w:t>
      </w:r>
      <w:r w:rsidR="00696F09">
        <w:t xml:space="preserve">% less belowground carbon biomass </w:t>
      </w:r>
      <w:r w:rsidR="00FF5B3D">
        <w:t xml:space="preserve">than non-inoculated individuals (0.421 </w:t>
      </w:r>
      <w:r w:rsidR="00FF5B3D" w:rsidRPr="008E75B9">
        <w:sym w:font="Symbol" w:char="F0B1"/>
      </w:r>
      <w:r w:rsidR="00FF5B3D">
        <w:t xml:space="preserve"> 0.053 g C; Tukey: p=0.050). There was no effect of nitrogen fertilization or </w:t>
      </w:r>
      <w:r>
        <w:t xml:space="preserve">any observable </w:t>
      </w:r>
      <w:r w:rsidR="00FF5B3D">
        <w:t>interaction between nitrogen fertilization and inoculation</w:t>
      </w:r>
      <w:r>
        <w:t xml:space="preserve"> on </w:t>
      </w:r>
      <w:r w:rsidRPr="00607987">
        <w:t>belowground carbon biomass</w:t>
      </w:r>
      <w:r w:rsidR="009A60BD">
        <w:t xml:space="preserve"> (Table </w:t>
      </w:r>
      <w:r w:rsidR="00EB0C0F">
        <w:t>5</w:t>
      </w:r>
      <w:r w:rsidR="009A60BD">
        <w:t>).</w:t>
      </w:r>
      <w:r w:rsidR="00602B12">
        <w:t xml:space="preserve"> </w:t>
      </w:r>
    </w:p>
    <w:p w14:paraId="4E9265F9" w14:textId="73D21CC4" w:rsidR="00AF1559" w:rsidRDefault="00FF5B3D" w:rsidP="00607987">
      <w:pPr>
        <w:spacing w:line="360" w:lineRule="auto"/>
        <w:ind w:firstLine="720"/>
      </w:pPr>
      <w:r>
        <w:t>Whole plant nitrogen biomass 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w:t>
      </w:r>
      <w:r>
        <w:t>This interaction indicated that inoculated individuals grown under low nitrogen fertilization (</w:t>
      </w:r>
      <w:r w:rsidR="00322974">
        <w:t xml:space="preserve">0.100 </w:t>
      </w:r>
      <w:r w:rsidRPr="008E75B9">
        <w:sym w:font="Symbol" w:char="F0B1"/>
      </w:r>
      <w:r w:rsidR="00322974">
        <w:t xml:space="preserve"> 0.005</w:t>
      </w:r>
      <w:r>
        <w:t xml:space="preserve"> g N) had </w:t>
      </w:r>
      <w:r w:rsidR="00322974">
        <w:t>72.4</w:t>
      </w:r>
      <w:r>
        <w:t>% higher whole plant nitrogen biomass than non-inoculated individuals also grown under low nitrogen fertilization (</w:t>
      </w:r>
      <w:r w:rsidR="00322974">
        <w:t xml:space="preserve">0.058 </w:t>
      </w:r>
      <w:r w:rsidRPr="008E75B9">
        <w:sym w:font="Symbol" w:char="F0B1"/>
      </w:r>
      <w:r w:rsidR="00322974">
        <w:t xml:space="preserve"> 0.005</w:t>
      </w:r>
      <w:r>
        <w:t xml:space="preserve"> g N; Tukey: p&lt;0.001), with no difference between inoculation treatments under high nitrogen fertilization (Tukey: p=</w:t>
      </w:r>
      <w:r w:rsidR="00322974">
        <w:t>0.873</w:t>
      </w:r>
      <w:r>
        <w:t>). Nitrogen fertilization also increased whole plant nitrogen biomass, where individuals grown under high nitrogen fertilization (</w:t>
      </w:r>
      <w:r w:rsidR="00322974">
        <w:t>0.173</w:t>
      </w:r>
      <w:r>
        <w:t xml:space="preserve"> </w:t>
      </w:r>
      <w:r w:rsidRPr="008E75B9">
        <w:sym w:font="Symbol" w:char="F0B1"/>
      </w:r>
      <w:r w:rsidR="00322974">
        <w:t xml:space="preserve"> 0.004</w:t>
      </w:r>
      <w:r>
        <w:t xml:space="preserve"> g</w:t>
      </w:r>
      <w:r>
        <w:rPr>
          <w:vertAlign w:val="superscript"/>
        </w:rPr>
        <w:t xml:space="preserve"> </w:t>
      </w:r>
      <w:r>
        <w:t xml:space="preserve">N) had </w:t>
      </w:r>
      <w:r w:rsidR="00322974">
        <w:t>119.0</w:t>
      </w:r>
      <w:r>
        <w:t>% higher whole plant nitrogen biomass than those grown under low nitrogen fertilization (</w:t>
      </w:r>
      <w:r w:rsidR="00322974">
        <w:t xml:space="preserve">0.079 </w:t>
      </w:r>
      <w:r w:rsidRPr="008E75B9">
        <w:sym w:font="Symbol" w:char="F0B1"/>
      </w:r>
      <w:r w:rsidR="00322974">
        <w:t xml:space="preserve"> 0.003</w:t>
      </w:r>
      <w:r>
        <w:t xml:space="preserve"> g</w:t>
      </w:r>
      <w:r>
        <w:rPr>
          <w:vertAlign w:val="superscript"/>
        </w:rPr>
        <w:t xml:space="preserve"> </w:t>
      </w:r>
      <w:r>
        <w:t>N; Tukey: p&lt;0.001). Inoculation increased whole plant nitrogen biomass, where inoculated individuals (</w:t>
      </w:r>
      <w:r w:rsidR="00322974">
        <w:t xml:space="preserve">0.138 </w:t>
      </w:r>
      <w:r w:rsidRPr="008E75B9">
        <w:sym w:font="Symbol" w:char="F0B1"/>
      </w:r>
      <w:r w:rsidR="00322974">
        <w:t xml:space="preserve"> 0.004</w:t>
      </w:r>
      <w:r>
        <w:t xml:space="preserve"> g</w:t>
      </w:r>
      <w:r>
        <w:rPr>
          <w:vertAlign w:val="superscript"/>
        </w:rPr>
        <w:t xml:space="preserve"> </w:t>
      </w:r>
      <w:r>
        <w:t xml:space="preserve">N) had </w:t>
      </w:r>
      <w:r w:rsidR="00322974">
        <w:t>17.4</w:t>
      </w:r>
      <w:r>
        <w:t xml:space="preserve">% </w:t>
      </w:r>
      <w:r w:rsidR="00322974">
        <w:t>higher whole plant nitrogen biomass</w:t>
      </w:r>
      <w:r>
        <w:t xml:space="preserve"> than non-inoculated individuals (</w:t>
      </w:r>
      <w:r w:rsidR="00322974">
        <w:t xml:space="preserve">0.114 </w:t>
      </w:r>
      <w:r w:rsidRPr="008E75B9">
        <w:sym w:font="Symbol" w:char="F0B1"/>
      </w:r>
      <w:r w:rsidR="00322974">
        <w:t xml:space="preserve"> 0.004</w:t>
      </w:r>
      <w:r>
        <w:t xml:space="preserve"> g</w:t>
      </w:r>
      <w:r>
        <w:rPr>
          <w:vertAlign w:val="superscript"/>
        </w:rPr>
        <w:t xml:space="preserve"> </w:t>
      </w:r>
      <w:r>
        <w:t>N; Tukey: p&lt;0.001).</w:t>
      </w: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69ACD560" w:rsidR="008D6E2F" w:rsidRDefault="00AF1559" w:rsidP="00A754EC">
      <w:pPr>
        <w:spacing w:line="36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2682AB21" w14:textId="77777777" w:rsidR="00A754EC" w:rsidRDefault="00A754EC" w:rsidP="00A754EC">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A754EC">
      <w:pPr>
        <w:spacing w:line="360" w:lineRule="auto"/>
      </w:pPr>
    </w:p>
    <w:p w14:paraId="48106999" w14:textId="56CD0B70" w:rsidR="00451ED1" w:rsidRDefault="00AF1559" w:rsidP="00A754EC">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A85036">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A754EC">
      <w:pPr>
        <w:spacing w:line="36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3D5F58D2" w:rsidR="002D044D" w:rsidRDefault="0029276A" w:rsidP="00A754EC">
      <w:pPr>
        <w:spacing w:line="360" w:lineRule="auto"/>
        <w:rPr>
          <w:b/>
          <w:bCs/>
        </w:rPr>
      </w:pPr>
      <w:commentRangeStart w:id="21"/>
      <w:r>
        <w:rPr>
          <w:b/>
          <w:bCs/>
          <w:noProof/>
        </w:rPr>
        <w:drawing>
          <wp:inline distT="0" distB="0" distL="0" distR="0" wp14:anchorId="0DDF49E8" wp14:editId="77DC05D2">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21"/>
      <w:r w:rsidR="00777671">
        <w:rPr>
          <w:rStyle w:val="CommentReference"/>
          <w:rFonts w:eastAsia="Times New Roman" w:cs="Times New Roman"/>
        </w:rPr>
        <w:commentReference w:id="21"/>
      </w:r>
    </w:p>
    <w:p w14:paraId="0D1DB75B" w14:textId="77777777" w:rsidR="002D044D" w:rsidRDefault="002D044D" w:rsidP="00A754EC">
      <w:pPr>
        <w:spacing w:line="360" w:lineRule="auto"/>
        <w:rPr>
          <w:b/>
          <w:bCs/>
        </w:rPr>
      </w:pPr>
    </w:p>
    <w:p w14:paraId="1075F7F5" w14:textId="12746B15" w:rsidR="00A13B09" w:rsidRDefault="00451ED1" w:rsidP="00A754EC">
      <w:pPr>
        <w:spacing w:line="36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r w:rsidR="00777671">
        <w:rPr>
          <w:i/>
          <w:iCs/>
        </w:rPr>
        <w:t>N</w:t>
      </w:r>
      <w:r w:rsidR="00777671">
        <w:rPr>
          <w:vertAlign w:val="subscript"/>
        </w:rPr>
        <w:t>ag</w:t>
      </w:r>
      <w:r w:rsidR="00777671">
        <w:t xml:space="preserve"> + </w:t>
      </w:r>
      <w:proofErr w:type="spellStart"/>
      <w:r w:rsidR="00F073BB">
        <w:rPr>
          <w:i/>
          <w:iCs/>
        </w:rPr>
        <w:t>N</w:t>
      </w:r>
      <w:r w:rsidR="00777671">
        <w:rPr>
          <w:vertAlign w:val="subscript"/>
        </w:rPr>
        <w:t>bg</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435C94EC" w14:textId="0B366480" w:rsidR="00322974" w:rsidRPr="00322974" w:rsidRDefault="00322974" w:rsidP="00A754EC">
      <w:pPr>
        <w:spacing w:line="360" w:lineRule="auto"/>
        <w:rPr>
          <w:i/>
          <w:iCs/>
        </w:rPr>
      </w:pPr>
      <w:r w:rsidRPr="00322974">
        <w:rPr>
          <w:i/>
          <w:iCs/>
        </w:rPr>
        <w:lastRenderedPageBreak/>
        <w:t>Whole plant processes</w:t>
      </w:r>
    </w:p>
    <w:p w14:paraId="72440B67" w14:textId="597941C4" w:rsidR="0091473E" w:rsidRDefault="00322974" w:rsidP="00A754EC">
      <w:pPr>
        <w:spacing w:line="360" w:lineRule="auto"/>
        <w:ind w:firstLine="720"/>
      </w:pPr>
      <w:r>
        <w:t>Total leaf area was driven by a strong interaction between nitrogen fertilization and inoculation (Table 5; Fig. 5A). This interaction indicated that inoculated individuals grown under low nitrogen fertilization (</w:t>
      </w:r>
      <w:r w:rsidR="0091473E">
        <w:t xml:space="preserve">829.2 </w:t>
      </w:r>
      <w:r w:rsidRPr="008E75B9">
        <w:sym w:font="Symbol" w:char="F0B1"/>
      </w:r>
      <w:r w:rsidR="0091473E">
        <w:t xml:space="preserve"> 30.5 </w:t>
      </w:r>
      <w:r>
        <w:t>cm</w:t>
      </w:r>
      <w:r>
        <w:rPr>
          <w:vertAlign w:val="superscript"/>
        </w:rPr>
        <w:t>2</w:t>
      </w:r>
      <w:r>
        <w:t xml:space="preserve">) had </w:t>
      </w:r>
      <w:r w:rsidR="0091473E">
        <w:t>59.7</w:t>
      </w:r>
      <w:r>
        <w:t>% higher total leaf area than non-inoculated individuals also grown under low nitrogen fertilization (</w:t>
      </w:r>
      <w:r w:rsidR="0091473E">
        <w:t xml:space="preserve">519.2 </w:t>
      </w:r>
      <w:r w:rsidRPr="008E75B9">
        <w:sym w:font="Symbol" w:char="F0B1"/>
      </w:r>
      <w:r w:rsidR="0091473E">
        <w:t xml:space="preserve"> 30.5</w:t>
      </w:r>
      <w:r>
        <w:t xml:space="preserve"> cm</w:t>
      </w:r>
      <w:r>
        <w:rPr>
          <w:vertAlign w:val="superscript"/>
        </w:rPr>
        <w:t>2</w:t>
      </w:r>
      <w:r>
        <w:t>; Tukey: p&lt;</w:t>
      </w:r>
      <w:r w:rsidR="0091473E">
        <w:t>0.001</w:t>
      </w:r>
      <w:r>
        <w:t>), with no difference between inoculation treatments under high nitrogen fertilization (Tukey: p=</w:t>
      </w:r>
      <w:r w:rsidR="0091473E">
        <w:t>0.631</w:t>
      </w:r>
      <w:r>
        <w:t>). Nitrogen fertilization also increased total leaf area, where individuals grown under high nitrogen fertilization (</w:t>
      </w:r>
      <w:r w:rsidR="0091473E">
        <w:t xml:space="preserve">1196.3 </w:t>
      </w:r>
      <w:r w:rsidRPr="008E75B9">
        <w:sym w:font="Symbol" w:char="F0B1"/>
      </w:r>
      <w:r w:rsidR="0091473E">
        <w:t xml:space="preserve"> 21.6</w:t>
      </w:r>
      <w:r>
        <w:t xml:space="preserve"> cm</w:t>
      </w:r>
      <w:r>
        <w:rPr>
          <w:vertAlign w:val="superscript"/>
        </w:rPr>
        <w:t>2</w:t>
      </w:r>
      <w:r>
        <w:t xml:space="preserve">) had </w:t>
      </w:r>
      <w:r w:rsidR="0091473E">
        <w:t>77.4</w:t>
      </w:r>
      <w:r>
        <w:t xml:space="preserve">% </w:t>
      </w:r>
      <w:r w:rsidR="0091473E">
        <w:t xml:space="preserve">higher </w:t>
      </w:r>
      <w:r>
        <w:t>total leaf area than those grown under low nitrogen fertilization (</w:t>
      </w:r>
      <w:r w:rsidR="0091473E">
        <w:t>674.2</w:t>
      </w:r>
      <w:r>
        <w:t xml:space="preserve"> </w:t>
      </w:r>
      <w:r w:rsidRPr="008E75B9">
        <w:sym w:font="Symbol" w:char="F0B1"/>
      </w:r>
      <w:r>
        <w:t xml:space="preserve"> </w:t>
      </w:r>
      <w:r w:rsidR="0091473E">
        <w:t xml:space="preserve">21.6 </w:t>
      </w:r>
      <w:r>
        <w:t>cm</w:t>
      </w:r>
      <w:r>
        <w:rPr>
          <w:vertAlign w:val="superscript"/>
        </w:rPr>
        <w:t>2</w:t>
      </w:r>
      <w:r>
        <w:t>; Tukey: p&lt;0.001).</w:t>
      </w:r>
      <w:r w:rsidR="0091473E">
        <w:t xml:space="preserve"> Inoculation also increased total leaf area, where inoculated individuals (1025.7 </w:t>
      </w:r>
      <w:r w:rsidR="0091473E" w:rsidRPr="008E75B9">
        <w:sym w:font="Symbol" w:char="F0B1"/>
      </w:r>
      <w:r w:rsidR="0091473E">
        <w:t xml:space="preserve"> 21.6</w:t>
      </w:r>
      <w:r w:rsidR="0091473E" w:rsidRPr="0091473E">
        <w:t xml:space="preserve"> </w:t>
      </w:r>
      <w:r w:rsidR="0091473E">
        <w:t>cm</w:t>
      </w:r>
      <w:r w:rsidR="0091473E">
        <w:rPr>
          <w:vertAlign w:val="superscript"/>
        </w:rPr>
        <w:t>2</w:t>
      </w:r>
      <w:r w:rsidR="0091473E">
        <w:t xml:space="preserve">) had </w:t>
      </w:r>
      <w:r w:rsidR="00AC38E7">
        <w:t xml:space="preserve">21.4 higher total leaf area </w:t>
      </w:r>
      <w:r w:rsidR="0091473E">
        <w:t xml:space="preserve">than non-inoculated individuals (844.8 </w:t>
      </w:r>
      <w:r w:rsidR="0091473E" w:rsidRPr="008E75B9">
        <w:sym w:font="Symbol" w:char="F0B1"/>
      </w:r>
      <w:r w:rsidR="0091473E">
        <w:t xml:space="preserve"> 21.6 g C g</w:t>
      </w:r>
      <w:r w:rsidR="0091473E">
        <w:rPr>
          <w:vertAlign w:val="superscript"/>
        </w:rPr>
        <w:t>-1</w:t>
      </w:r>
      <w:r w:rsidR="0091473E">
        <w:t xml:space="preserve"> N; Tukey: p&lt;0.001).</w:t>
      </w:r>
    </w:p>
    <w:p w14:paraId="78971E0F" w14:textId="22DB1501" w:rsidR="00322974" w:rsidRDefault="00AC38E7" w:rsidP="00A754EC">
      <w:pPr>
        <w:spacing w:line="36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w:t>
      </w:r>
      <w:r w:rsidR="00322974">
        <w:t xml:space="preserve"> (Table 5; Fig. 5B).</w:t>
      </w:r>
    </w:p>
    <w:p w14:paraId="346A2048" w14:textId="77777777" w:rsidR="00322974" w:rsidRDefault="00322974">
      <w:pPr>
        <w:rPr>
          <w:b/>
          <w:bCs/>
        </w:rPr>
      </w:pPr>
      <w:r>
        <w:rPr>
          <w:b/>
          <w:bCs/>
        </w:rPr>
        <w:br w:type="page"/>
      </w:r>
    </w:p>
    <w:p w14:paraId="697BF5A7" w14:textId="4BA5D85C" w:rsidR="00772287" w:rsidRDefault="00772287" w:rsidP="00A754EC">
      <w:pPr>
        <w:spacing w:line="360" w:lineRule="auto"/>
        <w:rPr>
          <w:b/>
          <w:bCs/>
        </w:rPr>
      </w:pPr>
      <w:r>
        <w:rPr>
          <w:b/>
          <w:bCs/>
        </w:rPr>
        <w:lastRenderedPageBreak/>
        <w:t>Figure 5</w:t>
      </w:r>
    </w:p>
    <w:p w14:paraId="3B288970" w14:textId="6B89E95F" w:rsidR="00772287" w:rsidRDefault="0029276A" w:rsidP="00A754EC">
      <w:pPr>
        <w:spacing w:line="360" w:lineRule="auto"/>
        <w:rPr>
          <w:b/>
          <w:bCs/>
        </w:rPr>
      </w:pPr>
      <w:r>
        <w:rPr>
          <w:b/>
          <w:bCs/>
          <w:noProof/>
        </w:rPr>
        <w:drawing>
          <wp:inline distT="0" distB="0" distL="0" distR="0" wp14:anchorId="24CACC23" wp14:editId="4ACC8261">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751FEE0" w14:textId="0118432A" w:rsidR="00E2103C" w:rsidRDefault="005F0602" w:rsidP="00A754EC">
      <w:pPr>
        <w:spacing w:line="36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A754E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3599353B" w14:textId="5DD918AC" w:rsidR="00AC38E7" w:rsidRDefault="00AC38E7" w:rsidP="00A754EC">
      <w:pPr>
        <w:spacing w:line="360" w:lineRule="auto"/>
      </w:pPr>
      <w:r>
        <w:tab/>
      </w:r>
      <w:r w:rsidR="00D04ECF">
        <w:t xml:space="preserve">Root nodule biomass: root biomass and root nodule biomass were driven by a positive inoculation effect (Table 5; Figs. 6A-B). Specifically, inoculated individuals (root nodule biomass: root biomass: 0.144 </w:t>
      </w:r>
      <w:r w:rsidR="00D04ECF" w:rsidRPr="008E75B9">
        <w:sym w:font="Symbol" w:char="F0B1"/>
      </w:r>
      <w:r w:rsidR="00D04ECF">
        <w:t xml:space="preserve"> 0.023 g; root nodule biomass:</w:t>
      </w:r>
      <w:r w:rsidR="00D04ECF" w:rsidRPr="00D04ECF">
        <w:t xml:space="preserve"> </w:t>
      </w:r>
      <w:r w:rsidR="00CE366A">
        <w:t xml:space="preserve">0.0148 </w:t>
      </w:r>
      <w:r w:rsidR="00D04ECF" w:rsidRPr="008E75B9">
        <w:sym w:font="Symbol" w:char="F0B1"/>
      </w:r>
      <w:r w:rsidR="00CE366A">
        <w:t xml:space="preserve"> 0.0043</w:t>
      </w:r>
      <w:r w:rsidR="00D04ECF">
        <w:t xml:space="preserve"> g) had </w:t>
      </w:r>
      <w:r w:rsidR="00CE366A">
        <w:t>323.5</w:t>
      </w:r>
      <w:r w:rsidR="00D04ECF">
        <w:t xml:space="preserve">% and </w:t>
      </w:r>
      <w:r w:rsidR="00CE366A">
        <w:t>2366.7</w:t>
      </w:r>
      <w:r w:rsidR="00D04ECF">
        <w:t xml:space="preserve">% greater root nodule biomass: root biomass and root nodule biomass than non-inoculated individuals (root nodule biomass: root biomass: 0.034 </w:t>
      </w:r>
      <w:r w:rsidR="00D04ECF" w:rsidRPr="008E75B9">
        <w:sym w:font="Symbol" w:char="F0B1"/>
      </w:r>
      <w:r w:rsidR="00D04ECF">
        <w:t xml:space="preserve"> 0.023 g; root nodule biomass: </w:t>
      </w:r>
      <w:r w:rsidR="00CE366A">
        <w:t xml:space="preserve">0.0006 </w:t>
      </w:r>
      <w:r w:rsidR="00CE366A" w:rsidRPr="008E75B9">
        <w:sym w:font="Symbol" w:char="F0B1"/>
      </w:r>
      <w:r w:rsidR="00CE366A">
        <w:t xml:space="preserve"> 0.0009 </w:t>
      </w:r>
      <w:r w:rsidR="00D04ECF">
        <w:t>g), respectively (Tukey: p&lt;0.001</w:t>
      </w:r>
      <w:r w:rsidR="00CE366A">
        <w:t xml:space="preserve"> in both cases).</w:t>
      </w:r>
      <w:r w:rsidR="00D04ECF">
        <w:t xml:space="preserve"> </w:t>
      </w:r>
      <w:r w:rsidR="00CE366A">
        <w:t xml:space="preserve">There was also a marginal negative effect of inoculation on root biomass, which indicated that inoculated individuals (0.671 </w:t>
      </w:r>
      <w:r w:rsidR="00CE366A" w:rsidRPr="008E75B9">
        <w:sym w:font="Symbol" w:char="F0B1"/>
      </w:r>
      <w:r w:rsidR="00CE366A">
        <w:t xml:space="preserve"> 0.084 g) had 26.9% lower root biomass than non-inoculated individuals (0.918</w:t>
      </w:r>
      <w:r w:rsidR="00CE366A" w:rsidRPr="008E75B9">
        <w:sym w:font="Symbol" w:char="F0B1"/>
      </w:r>
      <w:r w:rsidR="00CE366A">
        <w:t xml:space="preserve">0.114 g; Tukey: p=0.081). </w:t>
      </w:r>
      <w:r w:rsidR="00D04ECF">
        <w:t>There was no observable effect of nitrogen fertilization or interaction between nitrogen fertilization and inoculation on root nodule biomass: root biomass</w:t>
      </w:r>
      <w:r w:rsidR="00CE366A">
        <w:t>,</w:t>
      </w:r>
      <w:r w:rsidR="00D04ECF">
        <w:t xml:space="preserve"> root nodule biomass</w:t>
      </w:r>
      <w:r w:rsidR="00CE366A">
        <w:t>, or root biomass</w:t>
      </w:r>
      <w:r w:rsidR="00D04ECF">
        <w:t xml:space="preserve"> (Table 5).</w:t>
      </w:r>
    </w:p>
    <w:p w14:paraId="72D631D3" w14:textId="77777777" w:rsidR="001B21C7" w:rsidRDefault="001B21C7" w:rsidP="00A754EC">
      <w:pPr>
        <w:spacing w:line="360" w:lineRule="auto"/>
      </w:pPr>
      <w:r>
        <w:br w:type="page"/>
      </w:r>
    </w:p>
    <w:p w14:paraId="072E7CFC" w14:textId="6E5E3711" w:rsidR="008D34FA" w:rsidRDefault="001B21C7" w:rsidP="00A754EC">
      <w:pPr>
        <w:spacing w:line="360" w:lineRule="auto"/>
        <w:rPr>
          <w:b/>
          <w:bCs/>
        </w:rPr>
      </w:pPr>
      <w:r w:rsidRPr="001B21C7">
        <w:rPr>
          <w:b/>
          <w:bCs/>
        </w:rPr>
        <w:lastRenderedPageBreak/>
        <w:t>Figure 6</w:t>
      </w:r>
    </w:p>
    <w:p w14:paraId="2F736942" w14:textId="52941622" w:rsidR="001B21C7" w:rsidRDefault="0029276A" w:rsidP="00A754EC">
      <w:pPr>
        <w:spacing w:line="360" w:lineRule="auto"/>
        <w:rPr>
          <w:b/>
          <w:bCs/>
        </w:rPr>
      </w:pPr>
      <w:r>
        <w:rPr>
          <w:b/>
          <w:bCs/>
          <w:noProof/>
        </w:rPr>
        <w:drawing>
          <wp:inline distT="0" distB="0" distL="0" distR="0" wp14:anchorId="1621EB19" wp14:editId="4FE8A8C2">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63516AF9" w14:textId="77777777" w:rsidR="001B21C7" w:rsidRDefault="001B21C7" w:rsidP="00A754EC">
      <w:pPr>
        <w:spacing w:line="360" w:lineRule="auto"/>
        <w:rPr>
          <w:b/>
          <w:bCs/>
        </w:rPr>
      </w:pPr>
    </w:p>
    <w:p w14:paraId="1DB54CCA" w14:textId="63DC048A" w:rsidR="001B21C7" w:rsidRPr="00FF7DD5" w:rsidRDefault="001B21C7" w:rsidP="00A754EC">
      <w:pPr>
        <w:spacing w:line="36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754EC">
      <w:pPr>
        <w:spacing w:line="360" w:lineRule="auto"/>
        <w:rPr>
          <w:b/>
          <w:bCs/>
        </w:rPr>
      </w:pPr>
      <w:r>
        <w:rPr>
          <w:b/>
          <w:bCs/>
        </w:rPr>
        <w:lastRenderedPageBreak/>
        <w:t>D</w:t>
      </w:r>
      <w:r w:rsidR="00754725">
        <w:rPr>
          <w:b/>
          <w:bCs/>
        </w:rPr>
        <w:t>iscussion</w:t>
      </w:r>
    </w:p>
    <w:p w14:paraId="72658BC1" w14:textId="48B8CE19" w:rsidR="004035F7" w:rsidRDefault="004035F7" w:rsidP="00A754EC">
      <w:pPr>
        <w:spacing w:line="36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A85036">
        <w:rPr>
          <w:noProof/>
        </w:rPr>
        <w:t>(Prentice et al., 2014; Wright et al., 2003)</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fldChar w:fldCharType="separate"/>
      </w:r>
      <w:r w:rsidRPr="007E5400">
        <w:rPr>
          <w:noProof/>
        </w:rPr>
        <w:t>(Paillassa et al.,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Pr="00A85036">
        <w:rPr>
          <w:noProof/>
        </w:rPr>
        <w:t>(Brzostek et al., 2014; Perkowski et al., 2021; Terrer et al., 2018)</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fldChar w:fldCharType="separate"/>
      </w:r>
      <w:r w:rsidRPr="007E5400">
        <w:rPr>
          <w:noProof/>
        </w:rPr>
        <w:t>(LeBauer &amp; Treseder, 2008; Liang et al.,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A754EC">
      <w:pPr>
        <w:spacing w:line="360" w:lineRule="auto"/>
        <w:ind w:firstLine="720"/>
      </w:pPr>
    </w:p>
    <w:p w14:paraId="580720B6" w14:textId="51A8363F" w:rsidR="00DA006B" w:rsidRDefault="00DA006B" w:rsidP="00723F29">
      <w:pPr>
        <w:spacing w:line="360" w:lineRule="auto"/>
        <w:ind w:left="720"/>
      </w:pPr>
      <w:r>
        <w:t>[</w:t>
      </w:r>
      <w:commentRangeStart w:id="22"/>
      <w:r w:rsidRPr="00723F29">
        <w:rPr>
          <w:b/>
          <w:bCs/>
        </w:rPr>
        <w:t>Main point #1</w:t>
      </w:r>
      <w:r>
        <w:t xml:space="preserve">: </w:t>
      </w:r>
      <w:commentRangeEnd w:id="22"/>
      <w:r w:rsidR="00950F50">
        <w:rPr>
          <w:rStyle w:val="CommentReference"/>
          <w:rFonts w:eastAsia="Times New Roman" w:cs="Times New Roman"/>
        </w:rPr>
        <w:commentReference w:id="22"/>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A754EC">
      <w:pPr>
        <w:spacing w:line="360" w:lineRule="auto"/>
        <w:ind w:firstLine="720"/>
      </w:pPr>
    </w:p>
    <w:p w14:paraId="07A0FCB2" w14:textId="523CD655" w:rsidR="00D35783" w:rsidRDefault="00D35783" w:rsidP="00D35783">
      <w:pPr>
        <w:spacing w:line="360" w:lineRule="auto"/>
        <w:ind w:left="720"/>
      </w:pPr>
      <w:r>
        <w:t>[</w:t>
      </w:r>
      <w:commentRangeStart w:id="23"/>
      <w:r>
        <w:rPr>
          <w:b/>
          <w:bCs/>
        </w:rPr>
        <w:t>Main point #2</w:t>
      </w:r>
      <w:r>
        <w:t xml:space="preserve">: </w:t>
      </w:r>
      <w:commentRangeEnd w:id="23"/>
      <w:r w:rsidR="000E7D92">
        <w:rPr>
          <w:rStyle w:val="CommentReference"/>
          <w:rFonts w:eastAsia="Times New Roman" w:cs="Times New Roman"/>
        </w:rPr>
        <w:commentReference w:id="23"/>
      </w:r>
      <w:r>
        <w:t>strong effects of inoculation on whole plant responses under low soil N, no effect of inoculation on nitrogen-water us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D35783">
      <w:pPr>
        <w:spacing w:line="360" w:lineRule="auto"/>
        <w:ind w:left="720"/>
      </w:pPr>
    </w:p>
    <w:p w14:paraId="0C205254" w14:textId="73BFFBFE" w:rsidR="00D35783" w:rsidRDefault="00D35783" w:rsidP="00D35783">
      <w:pPr>
        <w:spacing w:line="360" w:lineRule="auto"/>
        <w:ind w:left="720"/>
      </w:pPr>
      <w:r>
        <w:t>[</w:t>
      </w:r>
      <w:commentRangeStart w:id="24"/>
      <w:r w:rsidRPr="00D35783">
        <w:rPr>
          <w:b/>
          <w:bCs/>
        </w:rPr>
        <w:t>Main point #3</w:t>
      </w:r>
      <w:r>
        <w:t xml:space="preserve">: </w:t>
      </w:r>
      <w:commentRangeEnd w:id="24"/>
      <w:r w:rsidR="00950F50">
        <w:rPr>
          <w:rStyle w:val="CommentReference"/>
          <w:rFonts w:eastAsia="Times New Roman" w:cs="Times New Roman"/>
        </w:rPr>
        <w:commentReference w:id="24"/>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D35783">
      <w:pPr>
        <w:spacing w:line="360" w:lineRule="auto"/>
        <w:ind w:left="720"/>
      </w:pPr>
      <w:commentRangeStart w:id="25"/>
      <w:commentRangeEnd w:id="25"/>
      <w:r>
        <w:rPr>
          <w:rStyle w:val="CommentReference"/>
          <w:rFonts w:eastAsia="Times New Roman" w:cs="Times New Roman"/>
        </w:rPr>
        <w:lastRenderedPageBreak/>
        <w:commentReference w:id="25"/>
      </w:r>
    </w:p>
    <w:p w14:paraId="6EE2234E" w14:textId="3B4D343D" w:rsidR="001D4CE3" w:rsidRDefault="001D4CE3" w:rsidP="00A754EC">
      <w:pPr>
        <w:spacing w:line="360" w:lineRule="auto"/>
      </w:pPr>
      <w:r>
        <w:rPr>
          <w:i/>
          <w:iCs/>
        </w:rPr>
        <w:t>Study limitations</w:t>
      </w:r>
    </w:p>
    <w:p w14:paraId="6A873158" w14:textId="55D21F97" w:rsidR="001B21C7" w:rsidRPr="001D4CE3" w:rsidRDefault="001D4CE3" w:rsidP="00A754EC">
      <w:pPr>
        <w:spacing w:line="36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 xml:space="preserve">species and a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754EC">
      <w:pPr>
        <w:spacing w:line="360" w:lineRule="auto"/>
        <w:rPr>
          <w:i/>
          <w:iCs/>
        </w:rPr>
      </w:pPr>
    </w:p>
    <w:p w14:paraId="368377DC" w14:textId="7E90BA3E" w:rsidR="00E33726" w:rsidRDefault="00E33726" w:rsidP="00A754EC">
      <w:pPr>
        <w:spacing w:line="360" w:lineRule="auto"/>
        <w:rPr>
          <w:i/>
          <w:iCs/>
        </w:rPr>
      </w:pPr>
      <w:r>
        <w:rPr>
          <w:i/>
          <w:iCs/>
        </w:rPr>
        <w:t>Conclusions</w:t>
      </w:r>
    </w:p>
    <w:p w14:paraId="5DC4AE17" w14:textId="64AD3E0B" w:rsidR="00F4560A" w:rsidRDefault="00125358" w:rsidP="00A754EC">
      <w:pPr>
        <w:spacing w:line="360" w:lineRule="auto"/>
      </w:pPr>
      <w:r w:rsidRPr="00125358">
        <w:rPr>
          <w:highlight w:val="yellow"/>
        </w:rPr>
        <w:t>[add concluding paragraph here]</w:t>
      </w:r>
    </w:p>
    <w:p w14:paraId="58E0F880" w14:textId="77777777" w:rsidR="00F4560A" w:rsidRDefault="00F4560A" w:rsidP="00A754EC">
      <w:pPr>
        <w:spacing w:line="360" w:lineRule="auto"/>
      </w:pPr>
    </w:p>
    <w:p w14:paraId="36658C05" w14:textId="77777777" w:rsidR="00F4560A" w:rsidRDefault="00F4560A" w:rsidP="00A754EC">
      <w:pPr>
        <w:spacing w:line="360" w:lineRule="auto"/>
      </w:pPr>
    </w:p>
    <w:p w14:paraId="7934AA15" w14:textId="77777777" w:rsidR="00F4560A" w:rsidRDefault="00F4560A" w:rsidP="00A754EC">
      <w:pPr>
        <w:spacing w:line="360" w:lineRule="auto"/>
      </w:pPr>
    </w:p>
    <w:p w14:paraId="73395A6C" w14:textId="2CE57134" w:rsidR="001B21C7" w:rsidRDefault="001B21C7" w:rsidP="00A754EC">
      <w:pPr>
        <w:spacing w:line="360" w:lineRule="auto"/>
      </w:pPr>
      <w:r>
        <w:rPr>
          <w:b/>
          <w:bCs/>
        </w:rPr>
        <w:t>Acknowledgements</w:t>
      </w:r>
    </w:p>
    <w:p w14:paraId="287FB464" w14:textId="6D1385D5" w:rsidR="004A35A3" w:rsidRDefault="004A35A3" w:rsidP="00A754EC">
      <w:pPr>
        <w:spacing w:line="36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26"/>
      <w:r>
        <w:t>NGS acknowledges funding support from the NSF (</w:t>
      </w:r>
      <w:r w:rsidRPr="00F33193">
        <w:t>DEB-2045968</w:t>
      </w:r>
      <w:r>
        <w:t xml:space="preserve">), </w:t>
      </w:r>
      <w:commentRangeStart w:id="27"/>
      <w:r>
        <w:t>Eric and Wendy Schmidt and</w:t>
      </w:r>
      <w:ins w:id="28" w:author="Nick Smith" w:date="2022-06-04T12:36:00Z">
        <w:r w:rsidR="00482C17">
          <w:t xml:space="preserve"> the</w:t>
        </w:r>
      </w:ins>
      <w:r>
        <w:t xml:space="preserve"> Schmidt Futures</w:t>
      </w:r>
      <w:ins w:id="29" w:author="Nick Smith" w:date="2022-06-04T12:36:00Z">
        <w:r w:rsidR="00482C17">
          <w:t xml:space="preserve"> VESRI program</w:t>
        </w:r>
        <w:commentRangeEnd w:id="27"/>
        <w:r w:rsidR="00482C17">
          <w:rPr>
            <w:rStyle w:val="CommentReference"/>
            <w:rFonts w:eastAsia="Times New Roman" w:cs="Times New Roman"/>
          </w:rPr>
          <w:commentReference w:id="27"/>
        </w:r>
      </w:ins>
      <w:r>
        <w:t>, and Texas Tech University</w:t>
      </w:r>
      <w:commentRangeEnd w:id="26"/>
      <w:r>
        <w:rPr>
          <w:rStyle w:val="CommentReference"/>
          <w:rFonts w:eastAsia="Times New Roman" w:cs="Times New Roman"/>
        </w:rPr>
        <w:commentReference w:id="26"/>
      </w:r>
      <w:r>
        <w:t>.</w:t>
      </w:r>
    </w:p>
    <w:p w14:paraId="0ED32DAC" w14:textId="77777777" w:rsidR="004A35A3" w:rsidRDefault="004A35A3" w:rsidP="00A754EC">
      <w:pPr>
        <w:spacing w:line="360" w:lineRule="auto"/>
      </w:pPr>
    </w:p>
    <w:p w14:paraId="2498C7DF" w14:textId="35A7DBEC" w:rsidR="00774D67" w:rsidRDefault="00774D67" w:rsidP="00A754EC">
      <w:pPr>
        <w:spacing w:line="360" w:lineRule="auto"/>
        <w:rPr>
          <w:b/>
          <w:bCs/>
        </w:rPr>
      </w:pPr>
      <w:r>
        <w:rPr>
          <w:b/>
          <w:bCs/>
        </w:rPr>
        <w:t>Author contributions</w:t>
      </w:r>
    </w:p>
    <w:p w14:paraId="03ACC920" w14:textId="6CEA7B1D" w:rsidR="00774D67" w:rsidRPr="00774D67" w:rsidRDefault="00303F2D" w:rsidP="00A754EC">
      <w:pPr>
        <w:spacing w:line="36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A754EC">
      <w:pPr>
        <w:spacing w:line="360" w:lineRule="auto"/>
      </w:pPr>
    </w:p>
    <w:p w14:paraId="4E523BAD" w14:textId="77777777" w:rsidR="00774D67" w:rsidRDefault="00774D67" w:rsidP="00A754EC">
      <w:pPr>
        <w:spacing w:line="360" w:lineRule="auto"/>
      </w:pPr>
      <w:r>
        <w:rPr>
          <w:b/>
          <w:bCs/>
        </w:rPr>
        <w:t>Data Availability Statement</w:t>
      </w:r>
    </w:p>
    <w:p w14:paraId="6CB735A2" w14:textId="18ADE776" w:rsidR="00774D67" w:rsidRPr="00774D67" w:rsidRDefault="00774D67" w:rsidP="00A754EC">
      <w:pPr>
        <w:spacing w:line="36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A754EC">
      <w:pPr>
        <w:spacing w:line="360" w:lineRule="auto"/>
        <w:rPr>
          <w:b/>
          <w:bCs/>
        </w:rPr>
      </w:pPr>
      <w:r>
        <w:rPr>
          <w:b/>
          <w:bCs/>
        </w:rPr>
        <w:lastRenderedPageBreak/>
        <w:t>References</w:t>
      </w:r>
    </w:p>
    <w:p w14:paraId="2CD2E928" w14:textId="683269B5" w:rsidR="00D73281" w:rsidRPr="00D73281" w:rsidRDefault="00772287" w:rsidP="00D73281">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D73281" w:rsidRPr="00D73281">
        <w:rPr>
          <w:rFonts w:cs="Times New Roman"/>
          <w:noProof/>
        </w:rPr>
        <w:t xml:space="preserve">Bates, D., Mächler, M., Bolker, B., &amp; Walker, S. (2015). Fitting linear mixed-effects models using lme4. </w:t>
      </w:r>
      <w:r w:rsidR="00D73281" w:rsidRPr="00D73281">
        <w:rPr>
          <w:rFonts w:cs="Times New Roman"/>
          <w:i/>
          <w:iCs/>
          <w:noProof/>
        </w:rPr>
        <w:t>Journal of Statistical Software</w:t>
      </w:r>
      <w:r w:rsidR="00D73281" w:rsidRPr="00D73281">
        <w:rPr>
          <w:rFonts w:cs="Times New Roman"/>
          <w:noProof/>
        </w:rPr>
        <w:t xml:space="preserve">, </w:t>
      </w:r>
      <w:r w:rsidR="00D73281" w:rsidRPr="00D73281">
        <w:rPr>
          <w:rFonts w:cs="Times New Roman"/>
          <w:i/>
          <w:iCs/>
          <w:noProof/>
        </w:rPr>
        <w:t>67</w:t>
      </w:r>
      <w:r w:rsidR="00D73281" w:rsidRPr="00D73281">
        <w:rPr>
          <w:rFonts w:cs="Times New Roman"/>
          <w:noProof/>
        </w:rPr>
        <w:t>(1), 1–48. https://doi.org/10.18637/jss.v067.i01</w:t>
      </w:r>
    </w:p>
    <w:p w14:paraId="32476578"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Bernacchi, C. J., Singsaas, E. L., Pimentel, C., Portis, A. R., &amp; Long, S. P. (2001). Improved temperature response functions for models of Rubisco-limited photosynthesis. </w:t>
      </w:r>
      <w:r w:rsidRPr="00D73281">
        <w:rPr>
          <w:rFonts w:cs="Times New Roman"/>
          <w:i/>
          <w:iCs/>
          <w:noProof/>
        </w:rPr>
        <w:t>Plant, Cell and Environment</w:t>
      </w:r>
      <w:r w:rsidRPr="00D73281">
        <w:rPr>
          <w:rFonts w:cs="Times New Roman"/>
          <w:noProof/>
        </w:rPr>
        <w:t xml:space="preserve">, </w:t>
      </w:r>
      <w:r w:rsidRPr="00D73281">
        <w:rPr>
          <w:rFonts w:cs="Times New Roman"/>
          <w:i/>
          <w:iCs/>
          <w:noProof/>
        </w:rPr>
        <w:t>24</w:t>
      </w:r>
      <w:r w:rsidRPr="00D73281">
        <w:rPr>
          <w:rFonts w:cs="Times New Roman"/>
          <w:noProof/>
        </w:rPr>
        <w:t>(2), 253–259. https://doi.org/10.1046/j.1365-3040.2001.00668.x</w:t>
      </w:r>
    </w:p>
    <w:p w14:paraId="780C806F"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Brzostek, E. R., Fisher, J. B., &amp; Phillips, R. P. (2014). Modeling the carbon cost of plant nitrogen acquisition: Mycorrhizal trade-offs and multipath resistance uptake improve predictions of retranslocation. </w:t>
      </w:r>
      <w:r w:rsidRPr="00D73281">
        <w:rPr>
          <w:rFonts w:cs="Times New Roman"/>
          <w:i/>
          <w:iCs/>
          <w:noProof/>
        </w:rPr>
        <w:t>Journal of Geophysical Research: Biogeosciences</w:t>
      </w:r>
      <w:r w:rsidRPr="00D73281">
        <w:rPr>
          <w:rFonts w:cs="Times New Roman"/>
          <w:noProof/>
        </w:rPr>
        <w:t xml:space="preserve">, </w:t>
      </w:r>
      <w:r w:rsidRPr="00D73281">
        <w:rPr>
          <w:rFonts w:cs="Times New Roman"/>
          <w:i/>
          <w:iCs/>
          <w:noProof/>
        </w:rPr>
        <w:t>119</w:t>
      </w:r>
      <w:r w:rsidRPr="00D73281">
        <w:rPr>
          <w:rFonts w:cs="Times New Roman"/>
          <w:noProof/>
        </w:rPr>
        <w:t>, 1684–1697. https://doi.org/10.1002/2014JG002660.Received</w:t>
      </w:r>
    </w:p>
    <w:p w14:paraId="12A82C58"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Duursma, R. (2015). Plantecophys - An R package for analyzing and modelling leaf gas exchange data. </w:t>
      </w:r>
      <w:r w:rsidRPr="00D73281">
        <w:rPr>
          <w:rFonts w:cs="Times New Roman"/>
          <w:i/>
          <w:iCs/>
          <w:noProof/>
        </w:rPr>
        <w:t>PLos ONE</w:t>
      </w:r>
      <w:r w:rsidRPr="00D73281">
        <w:rPr>
          <w:rFonts w:cs="Times New Roman"/>
          <w:noProof/>
        </w:rPr>
        <w:t xml:space="preserve">, </w:t>
      </w:r>
      <w:r w:rsidRPr="00D73281">
        <w:rPr>
          <w:rFonts w:cs="Times New Roman"/>
          <w:i/>
          <w:iCs/>
          <w:noProof/>
        </w:rPr>
        <w:t>10</w:t>
      </w:r>
      <w:r w:rsidRPr="00D73281">
        <w:rPr>
          <w:rFonts w:cs="Times New Roman"/>
          <w:noProof/>
        </w:rPr>
        <w:t>(11), e0143346. https://doi.org/10.1371/journal.pone.0143346&gt;</w:t>
      </w:r>
    </w:p>
    <w:p w14:paraId="58B9F5EC"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Farquhar, G. D., von Caemmerer, S., &amp; Berry, J. A. (1980). A biochemical model of photosynthetic CO</w:t>
      </w:r>
      <w:r w:rsidRPr="00D73281">
        <w:rPr>
          <w:rFonts w:cs="Times New Roman"/>
          <w:i/>
          <w:iCs/>
          <w:noProof/>
        </w:rPr>
        <w:t>2</w:t>
      </w:r>
      <w:r w:rsidRPr="00D73281">
        <w:rPr>
          <w:rFonts w:cs="Times New Roman"/>
          <w:noProof/>
        </w:rPr>
        <w:t xml:space="preserve"> assimilation in leaves of C3 species. </w:t>
      </w:r>
      <w:r w:rsidRPr="00D73281">
        <w:rPr>
          <w:rFonts w:cs="Times New Roman"/>
          <w:i/>
          <w:iCs/>
          <w:noProof/>
        </w:rPr>
        <w:t>Planta</w:t>
      </w:r>
      <w:r w:rsidRPr="00D73281">
        <w:rPr>
          <w:rFonts w:cs="Times New Roman"/>
          <w:noProof/>
        </w:rPr>
        <w:t xml:space="preserve">, </w:t>
      </w:r>
      <w:r w:rsidRPr="00D73281">
        <w:rPr>
          <w:rFonts w:cs="Times New Roman"/>
          <w:i/>
          <w:iCs/>
          <w:noProof/>
        </w:rPr>
        <w:t>149</w:t>
      </w:r>
      <w:r w:rsidRPr="00D73281">
        <w:rPr>
          <w:rFonts w:cs="Times New Roman"/>
          <w:noProof/>
        </w:rPr>
        <w:t>(1), 78–90. https://doi.org/10.1007/BF00386231</w:t>
      </w:r>
    </w:p>
    <w:p w14:paraId="711C4349"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Fox, J., &amp; Weisberg, S. (2019). </w:t>
      </w:r>
      <w:r w:rsidRPr="00D73281">
        <w:rPr>
          <w:rFonts w:cs="Times New Roman"/>
          <w:i/>
          <w:iCs/>
          <w:noProof/>
        </w:rPr>
        <w:t>An R companion to applied regression</w:t>
      </w:r>
      <w:r w:rsidRPr="00D73281">
        <w:rPr>
          <w:rFonts w:cs="Times New Roman"/>
          <w:noProof/>
        </w:rPr>
        <w:t xml:space="preserve"> (Third edit). Sage. https://socialsciences.mcmaster.ca/jfox/Books/Companion/</w:t>
      </w:r>
    </w:p>
    <w:p w14:paraId="644E3E94"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Friedlingstein, P., Meinshausen, M., Arora, V. K., Jones, C. D., Anav, A., Liddicoat, S. K., &amp; Knutti, R. (2014). Uncertainties in CMIP5 climate projections due to carbon cycle feedbacks. </w:t>
      </w:r>
      <w:r w:rsidRPr="00D73281">
        <w:rPr>
          <w:rFonts w:cs="Times New Roman"/>
          <w:i/>
          <w:iCs/>
          <w:noProof/>
        </w:rPr>
        <w:t>Journal of Climate</w:t>
      </w:r>
      <w:r w:rsidRPr="00D73281">
        <w:rPr>
          <w:rFonts w:cs="Times New Roman"/>
          <w:noProof/>
        </w:rPr>
        <w:t xml:space="preserve">, </w:t>
      </w:r>
      <w:r w:rsidRPr="00D73281">
        <w:rPr>
          <w:rFonts w:cs="Times New Roman"/>
          <w:i/>
          <w:iCs/>
          <w:noProof/>
        </w:rPr>
        <w:t>27</w:t>
      </w:r>
      <w:r w:rsidRPr="00D73281">
        <w:rPr>
          <w:rFonts w:cs="Times New Roman"/>
          <w:noProof/>
        </w:rPr>
        <w:t>(2), 511–526. https://doi.org/10.1175/JCLI-D-12-00579.1</w:t>
      </w:r>
    </w:p>
    <w:p w14:paraId="28C3A5BC"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D73281">
        <w:rPr>
          <w:rFonts w:cs="Times New Roman"/>
          <w:i/>
          <w:iCs/>
          <w:noProof/>
        </w:rPr>
        <w:t>Proceedings of the National Academy of Sciences</w:t>
      </w:r>
      <w:r w:rsidRPr="00D73281">
        <w:rPr>
          <w:rFonts w:cs="Times New Roman"/>
          <w:noProof/>
        </w:rPr>
        <w:t xml:space="preserve">, </w:t>
      </w:r>
      <w:r w:rsidRPr="00D73281">
        <w:rPr>
          <w:rFonts w:cs="Times New Roman"/>
          <w:i/>
          <w:iCs/>
          <w:noProof/>
        </w:rPr>
        <w:t>113</w:t>
      </w:r>
      <w:r w:rsidRPr="00D73281">
        <w:rPr>
          <w:rFonts w:cs="Times New Roman"/>
          <w:noProof/>
        </w:rPr>
        <w:t>(14), 3832–3837. https://doi.org/10.1073/pnas.1520282113</w:t>
      </w:r>
    </w:p>
    <w:p w14:paraId="74B9DB56"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Hoagland, D. R., &amp; Arnon, D. I. (1950). The water-culture method for growing plants without soil. </w:t>
      </w:r>
      <w:r w:rsidRPr="00D73281">
        <w:rPr>
          <w:rFonts w:cs="Times New Roman"/>
          <w:i/>
          <w:iCs/>
          <w:noProof/>
        </w:rPr>
        <w:t>California Agricultural Experiment Station: 347</w:t>
      </w:r>
      <w:r w:rsidRPr="00D73281">
        <w:rPr>
          <w:rFonts w:cs="Times New Roman"/>
          <w:noProof/>
        </w:rPr>
        <w:t xml:space="preserve">, </w:t>
      </w:r>
      <w:r w:rsidRPr="00D73281">
        <w:rPr>
          <w:rFonts w:cs="Times New Roman"/>
          <w:i/>
          <w:iCs/>
          <w:noProof/>
        </w:rPr>
        <w:t>347</w:t>
      </w:r>
      <w:r w:rsidRPr="00D73281">
        <w:rPr>
          <w:rFonts w:cs="Times New Roman"/>
          <w:noProof/>
        </w:rPr>
        <w:t>(2), 1–32.</w:t>
      </w:r>
    </w:p>
    <w:p w14:paraId="19205B5F"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Katabuchi, M. (2015). LeafArea: An R package for rapid digital analysis of leaf area. </w:t>
      </w:r>
      <w:r w:rsidRPr="00D73281">
        <w:rPr>
          <w:rFonts w:cs="Times New Roman"/>
          <w:i/>
          <w:iCs/>
          <w:noProof/>
        </w:rPr>
        <w:t xml:space="preserve">Ecological </w:t>
      </w:r>
      <w:r w:rsidRPr="00D73281">
        <w:rPr>
          <w:rFonts w:cs="Times New Roman"/>
          <w:i/>
          <w:iCs/>
          <w:noProof/>
        </w:rPr>
        <w:lastRenderedPageBreak/>
        <w:t>Research</w:t>
      </w:r>
      <w:r w:rsidRPr="00D73281">
        <w:rPr>
          <w:rFonts w:cs="Times New Roman"/>
          <w:noProof/>
        </w:rPr>
        <w:t xml:space="preserve">, </w:t>
      </w:r>
      <w:r w:rsidRPr="00D73281">
        <w:rPr>
          <w:rFonts w:cs="Times New Roman"/>
          <w:i/>
          <w:iCs/>
          <w:noProof/>
        </w:rPr>
        <w:t>30</w:t>
      </w:r>
      <w:r w:rsidRPr="00D73281">
        <w:rPr>
          <w:rFonts w:cs="Times New Roman"/>
          <w:noProof/>
        </w:rPr>
        <w:t>(6), 1073–1077.</w:t>
      </w:r>
    </w:p>
    <w:p w14:paraId="095DF8FF"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Kattge, J., &amp; Knorr, W. (2007). Temperature acclimation in a biochemical model of photosynthesis: a reanalysis of data from 36 species. </w:t>
      </w:r>
      <w:r w:rsidRPr="00D73281">
        <w:rPr>
          <w:rFonts w:cs="Times New Roman"/>
          <w:i/>
          <w:iCs/>
          <w:noProof/>
        </w:rPr>
        <w:t>Plant, Cell &amp; Environment</w:t>
      </w:r>
      <w:r w:rsidRPr="00D73281">
        <w:rPr>
          <w:rFonts w:cs="Times New Roman"/>
          <w:noProof/>
        </w:rPr>
        <w:t xml:space="preserve">, </w:t>
      </w:r>
      <w:r w:rsidRPr="00D73281">
        <w:rPr>
          <w:rFonts w:cs="Times New Roman"/>
          <w:i/>
          <w:iCs/>
          <w:noProof/>
        </w:rPr>
        <w:t>30</w:t>
      </w:r>
      <w:r w:rsidRPr="00D73281">
        <w:rPr>
          <w:rFonts w:cs="Times New Roman"/>
          <w:noProof/>
        </w:rPr>
        <w:t>(9), 1176–1190. https://doi.org/10.1111/j.1365-3040.2007.01690.x</w:t>
      </w:r>
    </w:p>
    <w:p w14:paraId="75260BED"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Kenward, M. G., &amp; Roger, J. H. (1997). Small sample inference for fixed effects from restricted maximum likelihood. </w:t>
      </w:r>
      <w:r w:rsidRPr="00D73281">
        <w:rPr>
          <w:rFonts w:cs="Times New Roman"/>
          <w:i/>
          <w:iCs/>
          <w:noProof/>
        </w:rPr>
        <w:t>Biometrics</w:t>
      </w:r>
      <w:r w:rsidRPr="00D73281">
        <w:rPr>
          <w:rFonts w:cs="Times New Roman"/>
          <w:noProof/>
        </w:rPr>
        <w:t xml:space="preserve">, </w:t>
      </w:r>
      <w:r w:rsidRPr="00D73281">
        <w:rPr>
          <w:rFonts w:cs="Times New Roman"/>
          <w:i/>
          <w:iCs/>
          <w:noProof/>
        </w:rPr>
        <w:t>53</w:t>
      </w:r>
      <w:r w:rsidRPr="00D73281">
        <w:rPr>
          <w:rFonts w:cs="Times New Roman"/>
          <w:noProof/>
        </w:rPr>
        <w:t>(3), 983. https://doi.org/10.2307/2533558</w:t>
      </w:r>
    </w:p>
    <w:p w14:paraId="4FA47344"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LeBauer, D. S., &amp; Treseder, K. (2008). Nitrogen limitation of net primary productivity. </w:t>
      </w:r>
      <w:r w:rsidRPr="00D73281">
        <w:rPr>
          <w:rFonts w:cs="Times New Roman"/>
          <w:i/>
          <w:iCs/>
          <w:noProof/>
        </w:rPr>
        <w:t>Ecology</w:t>
      </w:r>
      <w:r w:rsidRPr="00D73281">
        <w:rPr>
          <w:rFonts w:cs="Times New Roman"/>
          <w:noProof/>
        </w:rPr>
        <w:t xml:space="preserve">, </w:t>
      </w:r>
      <w:r w:rsidRPr="00D73281">
        <w:rPr>
          <w:rFonts w:cs="Times New Roman"/>
          <w:i/>
          <w:iCs/>
          <w:noProof/>
        </w:rPr>
        <w:t>89</w:t>
      </w:r>
      <w:r w:rsidRPr="00D73281">
        <w:rPr>
          <w:rFonts w:cs="Times New Roman"/>
          <w:noProof/>
        </w:rPr>
        <w:t>(2), 371–379. https://doi.org/10.1890/06-2057.1</w:t>
      </w:r>
    </w:p>
    <w:p w14:paraId="72E6CE64"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Lenth, R. (2019). </w:t>
      </w:r>
      <w:r w:rsidRPr="00D73281">
        <w:rPr>
          <w:rFonts w:cs="Times New Roman"/>
          <w:i/>
          <w:iCs/>
          <w:noProof/>
        </w:rPr>
        <w:t>emmeans: estimated marginal means, aka least-squares means</w:t>
      </w:r>
      <w:r w:rsidRPr="00D73281">
        <w:rPr>
          <w:rFonts w:cs="Times New Roman"/>
          <w:noProof/>
        </w:rPr>
        <w:t>.</w:t>
      </w:r>
    </w:p>
    <w:p w14:paraId="1B88D89A"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Liang, X., Zhang, T., Lu, X., Ellsworth, D. S., BassiriRad, H., You, C., Wang, D., He, P., Deng, Q., Liu, H., Mo, J., &amp; Ye, Q. (2020). Global response patterns of plant photosynthesis to nitrogen addition: A meta‐analysis. </w:t>
      </w:r>
      <w:r w:rsidRPr="00D73281">
        <w:rPr>
          <w:rFonts w:cs="Times New Roman"/>
          <w:i/>
          <w:iCs/>
          <w:noProof/>
        </w:rPr>
        <w:t>Global Change Biology</w:t>
      </w:r>
      <w:r w:rsidRPr="00D73281">
        <w:rPr>
          <w:rFonts w:cs="Times New Roman"/>
          <w:noProof/>
        </w:rPr>
        <w:t xml:space="preserve">, </w:t>
      </w:r>
      <w:r w:rsidRPr="00D73281">
        <w:rPr>
          <w:rFonts w:cs="Times New Roman"/>
          <w:i/>
          <w:iCs/>
          <w:noProof/>
        </w:rPr>
        <w:t>26</w:t>
      </w:r>
      <w:r w:rsidRPr="00D73281">
        <w:rPr>
          <w:rFonts w:cs="Times New Roman"/>
          <w:noProof/>
        </w:rPr>
        <w:t>(6), 3585–3600. https://doi.org/10.1111/gcb.15071</w:t>
      </w:r>
    </w:p>
    <w:p w14:paraId="6BEA529A"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D73281">
        <w:rPr>
          <w:rFonts w:cs="Times New Roman"/>
          <w:i/>
          <w:iCs/>
          <w:noProof/>
        </w:rPr>
        <w:t>Plant, Cell &amp; Environment</w:t>
      </w:r>
      <w:r w:rsidRPr="00D73281">
        <w:rPr>
          <w:rFonts w:cs="Times New Roman"/>
          <w:noProof/>
        </w:rPr>
        <w:t xml:space="preserve">, </w:t>
      </w:r>
      <w:r w:rsidRPr="00D73281">
        <w:rPr>
          <w:rFonts w:cs="Times New Roman"/>
          <w:i/>
          <w:iCs/>
          <w:noProof/>
        </w:rPr>
        <w:t>25</w:t>
      </w:r>
      <w:r w:rsidRPr="00D73281">
        <w:rPr>
          <w:rFonts w:cs="Times New Roman"/>
          <w:noProof/>
        </w:rPr>
        <w:t>(9), 1167–1179. https://doi.org/10.1046/j.1365-3040.2002.00891.x</w:t>
      </w:r>
    </w:p>
    <w:p w14:paraId="176FC2CD"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O’Sullivan, O. S., Weerasinghe, K. W. L. K., Evans, J. R., Egerton, J. J. G., Tjoelker, M. G., &amp; Atkin, O. K. (2013). High-resolution temperature responses of leaf respiration in snow gum (</w:t>
      </w:r>
      <w:r w:rsidRPr="00D73281">
        <w:rPr>
          <w:rFonts w:cs="Times New Roman"/>
          <w:i/>
          <w:iCs/>
          <w:noProof/>
        </w:rPr>
        <w:t>Eucalyptus pauciflora</w:t>
      </w:r>
      <w:r w:rsidRPr="00D73281">
        <w:rPr>
          <w:rFonts w:cs="Times New Roman"/>
          <w:noProof/>
        </w:rPr>
        <w:t xml:space="preserve">) reveal high-temperature limits to respiratory function. </w:t>
      </w:r>
      <w:r w:rsidRPr="00D73281">
        <w:rPr>
          <w:rFonts w:cs="Times New Roman"/>
          <w:i/>
          <w:iCs/>
          <w:noProof/>
        </w:rPr>
        <w:t>Plant, Cell &amp; Environment</w:t>
      </w:r>
      <w:r w:rsidRPr="00D73281">
        <w:rPr>
          <w:rFonts w:cs="Times New Roman"/>
          <w:noProof/>
        </w:rPr>
        <w:t xml:space="preserve">, </w:t>
      </w:r>
      <w:r w:rsidRPr="00D73281">
        <w:rPr>
          <w:rFonts w:cs="Times New Roman"/>
          <w:i/>
          <w:iCs/>
          <w:noProof/>
        </w:rPr>
        <w:t>36</w:t>
      </w:r>
      <w:r w:rsidRPr="00D73281">
        <w:rPr>
          <w:rFonts w:cs="Times New Roman"/>
          <w:noProof/>
        </w:rPr>
        <w:t>(7), 1268–1284. https://doi.org/10.1111/pce.12057</w:t>
      </w:r>
    </w:p>
    <w:p w14:paraId="3590F8D5"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Oreskes, N., Shrader-Frechette, K., &amp; Belitz, K. (1994). Verification , Validation , and Confirmation of Numerical Models in the Earth Sciences. </w:t>
      </w:r>
      <w:r w:rsidRPr="00D73281">
        <w:rPr>
          <w:rFonts w:cs="Times New Roman"/>
          <w:i/>
          <w:iCs/>
          <w:noProof/>
        </w:rPr>
        <w:t>Science</w:t>
      </w:r>
      <w:r w:rsidRPr="00D73281">
        <w:rPr>
          <w:rFonts w:cs="Times New Roman"/>
          <w:noProof/>
        </w:rPr>
        <w:t xml:space="preserve">, </w:t>
      </w:r>
      <w:r w:rsidRPr="00D73281">
        <w:rPr>
          <w:rFonts w:cs="Times New Roman"/>
          <w:i/>
          <w:iCs/>
          <w:noProof/>
        </w:rPr>
        <w:t>263</w:t>
      </w:r>
      <w:r w:rsidRPr="00D73281">
        <w:rPr>
          <w:rFonts w:cs="Times New Roman"/>
          <w:noProof/>
        </w:rPr>
        <w:t>(5147), 641–646. https://www.jstor.org/stable/2883078</w:t>
      </w:r>
    </w:p>
    <w:p w14:paraId="15A6CC5D"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D73281">
        <w:rPr>
          <w:rFonts w:cs="Times New Roman"/>
          <w:i/>
          <w:iCs/>
          <w:noProof/>
        </w:rPr>
        <w:t>New Phytologist</w:t>
      </w:r>
      <w:r w:rsidRPr="00D73281">
        <w:rPr>
          <w:rFonts w:cs="Times New Roman"/>
          <w:noProof/>
        </w:rPr>
        <w:t xml:space="preserve">, </w:t>
      </w:r>
      <w:r w:rsidRPr="00D73281">
        <w:rPr>
          <w:rFonts w:cs="Times New Roman"/>
          <w:i/>
          <w:iCs/>
          <w:noProof/>
        </w:rPr>
        <w:t>228</w:t>
      </w:r>
      <w:r w:rsidRPr="00D73281">
        <w:rPr>
          <w:rFonts w:cs="Times New Roman"/>
          <w:noProof/>
        </w:rPr>
        <w:t>(1), 121–135. https://doi.org/10.1111/nph.16702</w:t>
      </w:r>
    </w:p>
    <w:p w14:paraId="3AFABC1D"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Perkowski, E. A., Waring, E. F., &amp; Smith, N. G. (2021). Root mass carbon costs to acquire nitrogen are determined by nitrogen and light availability in two species with different </w:t>
      </w:r>
      <w:r w:rsidRPr="00D73281">
        <w:rPr>
          <w:rFonts w:cs="Times New Roman"/>
          <w:noProof/>
        </w:rPr>
        <w:lastRenderedPageBreak/>
        <w:t xml:space="preserve">nitrogen acquisition strategies. </w:t>
      </w:r>
      <w:r w:rsidRPr="00D73281">
        <w:rPr>
          <w:rFonts w:cs="Times New Roman"/>
          <w:i/>
          <w:iCs/>
          <w:noProof/>
        </w:rPr>
        <w:t>Journal of Experimental Botany</w:t>
      </w:r>
      <w:r w:rsidRPr="00D73281">
        <w:rPr>
          <w:rFonts w:cs="Times New Roman"/>
          <w:noProof/>
        </w:rPr>
        <w:t xml:space="preserve">, </w:t>
      </w:r>
      <w:r w:rsidRPr="00D73281">
        <w:rPr>
          <w:rFonts w:cs="Times New Roman"/>
          <w:i/>
          <w:iCs/>
          <w:noProof/>
        </w:rPr>
        <w:t>72</w:t>
      </w:r>
      <w:r w:rsidRPr="00D73281">
        <w:rPr>
          <w:rFonts w:cs="Times New Roman"/>
          <w:noProof/>
        </w:rPr>
        <w:t>(15), 5766–5776. https://doi.org/10.1093/jxb/erab253</w:t>
      </w:r>
    </w:p>
    <w:p w14:paraId="400F8472"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Poorter, H., Bühler, J., Van Dusschoten, D., Climent, J., &amp; Postma, J. A. (2012). Pot size matters: A meta-analysis of the effects of rooting volume on plant growth. </w:t>
      </w:r>
      <w:r w:rsidRPr="00D73281">
        <w:rPr>
          <w:rFonts w:cs="Times New Roman"/>
          <w:i/>
          <w:iCs/>
          <w:noProof/>
        </w:rPr>
        <w:t>Functional Plant Biology</w:t>
      </w:r>
      <w:r w:rsidRPr="00D73281">
        <w:rPr>
          <w:rFonts w:cs="Times New Roman"/>
          <w:noProof/>
        </w:rPr>
        <w:t xml:space="preserve">, </w:t>
      </w:r>
      <w:r w:rsidRPr="00D73281">
        <w:rPr>
          <w:rFonts w:cs="Times New Roman"/>
          <w:i/>
          <w:iCs/>
          <w:noProof/>
        </w:rPr>
        <w:t>39</w:t>
      </w:r>
      <w:r w:rsidRPr="00D73281">
        <w:rPr>
          <w:rFonts w:cs="Times New Roman"/>
          <w:noProof/>
        </w:rPr>
        <w:t>(11), 839–850. https://doi.org/10.1071/FP12049</w:t>
      </w:r>
    </w:p>
    <w:p w14:paraId="2E58D013"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Prentice, I. C., Dong, N., Gleason, S. M., Maire, V., &amp; Wright, I. J. (2014). Balancing the costs of carbon gain and water transport: testing a new theoretical framework for plant functional ecology. </w:t>
      </w:r>
      <w:r w:rsidRPr="00D73281">
        <w:rPr>
          <w:rFonts w:cs="Times New Roman"/>
          <w:i/>
          <w:iCs/>
          <w:noProof/>
        </w:rPr>
        <w:t>Ecology Letters</w:t>
      </w:r>
      <w:r w:rsidRPr="00D73281">
        <w:rPr>
          <w:rFonts w:cs="Times New Roman"/>
          <w:noProof/>
        </w:rPr>
        <w:t xml:space="preserve">, </w:t>
      </w:r>
      <w:r w:rsidRPr="00D73281">
        <w:rPr>
          <w:rFonts w:cs="Times New Roman"/>
          <w:i/>
          <w:iCs/>
          <w:noProof/>
        </w:rPr>
        <w:t>17</w:t>
      </w:r>
      <w:r w:rsidRPr="00D73281">
        <w:rPr>
          <w:rFonts w:cs="Times New Roman"/>
          <w:noProof/>
        </w:rPr>
        <w:t>(1), 82–91. https://doi.org/10.1111/ele.12211</w:t>
      </w:r>
    </w:p>
    <w:p w14:paraId="20332765"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Prentice, I. C., Liang, X., Medlyn, B. E., &amp; Wang, Y.-P. (2015). Reliable, robust and realistic: The three R’s of next-generation land-surface modelling. </w:t>
      </w:r>
      <w:r w:rsidRPr="00D73281">
        <w:rPr>
          <w:rFonts w:cs="Times New Roman"/>
          <w:i/>
          <w:iCs/>
          <w:noProof/>
        </w:rPr>
        <w:t>Atmospheric Chemistry and Physics</w:t>
      </w:r>
      <w:r w:rsidRPr="00D73281">
        <w:rPr>
          <w:rFonts w:cs="Times New Roman"/>
          <w:noProof/>
        </w:rPr>
        <w:t xml:space="preserve">, </w:t>
      </w:r>
      <w:r w:rsidRPr="00D73281">
        <w:rPr>
          <w:rFonts w:cs="Times New Roman"/>
          <w:i/>
          <w:iCs/>
          <w:noProof/>
        </w:rPr>
        <w:t>15</w:t>
      </w:r>
      <w:r w:rsidRPr="00D73281">
        <w:rPr>
          <w:rFonts w:cs="Times New Roman"/>
          <w:noProof/>
        </w:rPr>
        <w:t>, 5987–6005. https://doi.org/10.5194/acp-15-5987-2015</w:t>
      </w:r>
    </w:p>
    <w:p w14:paraId="657B13E6"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R Core Team. (2021). </w:t>
      </w:r>
      <w:r w:rsidRPr="00D73281">
        <w:rPr>
          <w:rFonts w:cs="Times New Roman"/>
          <w:i/>
          <w:iCs/>
          <w:noProof/>
        </w:rPr>
        <w:t>R: A language and environment for statistical computing</w:t>
      </w:r>
      <w:r w:rsidRPr="00D73281">
        <w:rPr>
          <w:rFonts w:cs="Times New Roman"/>
          <w:noProof/>
        </w:rPr>
        <w:t xml:space="preserve"> (4.1.1). R Foundation for Statistical Computing. https://www.r-project.org/</w:t>
      </w:r>
    </w:p>
    <w:p w14:paraId="3DB73FF6"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Schneider, C. A., Rasband, W. S., &amp; Eliceiri, K. W. (2012). NIH Image to ImageJ: 25 years of image analysis. </w:t>
      </w:r>
      <w:r w:rsidRPr="00D73281">
        <w:rPr>
          <w:rFonts w:cs="Times New Roman"/>
          <w:i/>
          <w:iCs/>
          <w:noProof/>
        </w:rPr>
        <w:t>Nature Methods</w:t>
      </w:r>
      <w:r w:rsidRPr="00D73281">
        <w:rPr>
          <w:rFonts w:cs="Times New Roman"/>
          <w:noProof/>
        </w:rPr>
        <w:t xml:space="preserve">, </w:t>
      </w:r>
      <w:r w:rsidRPr="00D73281">
        <w:rPr>
          <w:rFonts w:cs="Times New Roman"/>
          <w:i/>
          <w:iCs/>
          <w:noProof/>
        </w:rPr>
        <w:t>9</w:t>
      </w:r>
      <w:r w:rsidRPr="00D73281">
        <w:rPr>
          <w:rFonts w:cs="Times New Roman"/>
          <w:noProof/>
        </w:rPr>
        <w:t>(7), 671–675. https://doi.org/10.1038/nmeth.2089</w:t>
      </w:r>
    </w:p>
    <w:p w14:paraId="3A1D9F4D"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Smith, S. E., &amp; Read, D. J. (2008). </w:t>
      </w:r>
      <w:r w:rsidRPr="00D73281">
        <w:rPr>
          <w:rFonts w:cs="Times New Roman"/>
          <w:i/>
          <w:iCs/>
          <w:noProof/>
        </w:rPr>
        <w:t>Mycorrhizal Symbiosis</w:t>
      </w:r>
      <w:r w:rsidRPr="00D73281">
        <w:rPr>
          <w:rFonts w:cs="Times New Roman"/>
          <w:noProof/>
        </w:rPr>
        <w:t>.</w:t>
      </w:r>
    </w:p>
    <w:p w14:paraId="1D752C22"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Terrer, C., Vicca, S., Stocker, B. D., Hungate, B. A., Phillips, R. P., Reich, P. B., Finzi, A. C., &amp; Prentice, I. C. (2018). Ecosystem responses to elevated &lt;scp&gt;CO&lt;/scp&gt; </w:t>
      </w:r>
      <w:r w:rsidRPr="00D73281">
        <w:rPr>
          <w:rFonts w:cs="Times New Roman"/>
          <w:noProof/>
          <w:vertAlign w:val="subscript"/>
        </w:rPr>
        <w:t>2</w:t>
      </w:r>
      <w:r w:rsidRPr="00D73281">
        <w:rPr>
          <w:rFonts w:cs="Times New Roman"/>
          <w:noProof/>
        </w:rPr>
        <w:t xml:space="preserve"> governed by plant–soil interactions and the cost of nitrogen acquisition. </w:t>
      </w:r>
      <w:r w:rsidRPr="00D73281">
        <w:rPr>
          <w:rFonts w:cs="Times New Roman"/>
          <w:i/>
          <w:iCs/>
          <w:noProof/>
        </w:rPr>
        <w:t>New Phytologist</w:t>
      </w:r>
      <w:r w:rsidRPr="00D73281">
        <w:rPr>
          <w:rFonts w:cs="Times New Roman"/>
          <w:noProof/>
        </w:rPr>
        <w:t xml:space="preserve">, </w:t>
      </w:r>
      <w:r w:rsidRPr="00D73281">
        <w:rPr>
          <w:rFonts w:cs="Times New Roman"/>
          <w:i/>
          <w:iCs/>
          <w:noProof/>
        </w:rPr>
        <w:t>217</w:t>
      </w:r>
      <w:r w:rsidRPr="00D73281">
        <w:rPr>
          <w:rFonts w:cs="Times New Roman"/>
          <w:noProof/>
        </w:rPr>
        <w:t>(2), 507–522. https://doi.org/10.1111/nph.14872</w:t>
      </w:r>
    </w:p>
    <w:p w14:paraId="332AE20E" w14:textId="77777777" w:rsidR="00D73281" w:rsidRPr="00D73281" w:rsidRDefault="00D73281" w:rsidP="00D73281">
      <w:pPr>
        <w:widowControl w:val="0"/>
        <w:autoSpaceDE w:val="0"/>
        <w:autoSpaceDN w:val="0"/>
        <w:adjustRightInd w:val="0"/>
        <w:spacing w:line="360" w:lineRule="auto"/>
        <w:ind w:left="480" w:hanging="480"/>
        <w:rPr>
          <w:rFonts w:cs="Times New Roman"/>
          <w:noProof/>
        </w:rPr>
      </w:pPr>
      <w:r w:rsidRPr="00D73281">
        <w:rPr>
          <w:rFonts w:cs="Times New Roman"/>
          <w:noProof/>
        </w:rPr>
        <w:t xml:space="preserve">Wright, I. J., Reich, P. B., &amp; Westoby, M. (2003). Least-cost input mixtures of water and nitrogen for photosynthesis. </w:t>
      </w:r>
      <w:r w:rsidRPr="00D73281">
        <w:rPr>
          <w:rFonts w:cs="Times New Roman"/>
          <w:i/>
          <w:iCs/>
          <w:noProof/>
        </w:rPr>
        <w:t>The American Naturalist</w:t>
      </w:r>
      <w:r w:rsidRPr="00D73281">
        <w:rPr>
          <w:rFonts w:cs="Times New Roman"/>
          <w:noProof/>
        </w:rPr>
        <w:t xml:space="preserve">, </w:t>
      </w:r>
      <w:r w:rsidRPr="00D73281">
        <w:rPr>
          <w:rFonts w:cs="Times New Roman"/>
          <w:i/>
          <w:iCs/>
          <w:noProof/>
        </w:rPr>
        <w:t>161</w:t>
      </w:r>
      <w:r w:rsidRPr="00D73281">
        <w:rPr>
          <w:rFonts w:cs="Times New Roman"/>
          <w:noProof/>
        </w:rPr>
        <w:t>(1), 98–111. https://doi.org/0003-0147/2003/16101-010387</w:t>
      </w:r>
    </w:p>
    <w:p w14:paraId="66976A81" w14:textId="0F2EF46D" w:rsidR="00772287" w:rsidRPr="00754725" w:rsidRDefault="00772287" w:rsidP="00D73281">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17" w:author="Nick Smith" w:date="2022-06-04T12:05:00Z" w:initials="NGS">
    <w:p w14:paraId="3EE39AAD" w14:textId="77777777" w:rsidR="00072D81" w:rsidRDefault="00072D81">
      <w:pPr>
        <w:pStyle w:val="CommentText"/>
      </w:pPr>
      <w:r>
        <w:rPr>
          <w:rStyle w:val="CommentReference"/>
        </w:rPr>
        <w:annotationRef/>
      </w:r>
      <w:r>
        <w:t xml:space="preserve">The Introduction (and Abstract) are very photosynthesis </w:t>
      </w:r>
      <w:r w:rsidR="00987718">
        <w:t>heavy and I think that somewhat distracts from some of the other objectives of the study. Instead of framing things around photosynthesis and least cost theory, I think I would instead frame this around more general carbon-nitrogen linkages in plants and how these linkages might be altered by the interaction between soil nitrogen availability and nitrogen acquisition strategy. I think this, and not the theory testing, is the more central story. To clarify what I’m thinking, a topic sentence outline for the introduction might be something like:</w:t>
      </w:r>
    </w:p>
    <w:p w14:paraId="05A5D08A" w14:textId="30B9E11E" w:rsidR="00987718" w:rsidRDefault="00987718" w:rsidP="00987718">
      <w:pPr>
        <w:pStyle w:val="CommentText"/>
        <w:numPr>
          <w:ilvl w:val="0"/>
          <w:numId w:val="5"/>
        </w:numPr>
      </w:pPr>
      <w:r>
        <w:t>To predict carbon fluxes between the atmosphere and land surface, models must couple carbon and nitrogen cycles.</w:t>
      </w:r>
    </w:p>
    <w:p w14:paraId="5ECD2C73" w14:textId="77777777" w:rsidR="00987718" w:rsidRDefault="00987718" w:rsidP="00987718">
      <w:pPr>
        <w:pStyle w:val="CommentText"/>
        <w:numPr>
          <w:ilvl w:val="0"/>
          <w:numId w:val="5"/>
        </w:numPr>
      </w:pPr>
      <w:r>
        <w:t>Plants provide key connections between terrestrial carbon and nitrogen cycles.</w:t>
      </w:r>
    </w:p>
    <w:p w14:paraId="358736AA" w14:textId="77777777" w:rsidR="00987718" w:rsidRDefault="00987718" w:rsidP="00987718">
      <w:pPr>
        <w:pStyle w:val="CommentText"/>
        <w:numPr>
          <w:ilvl w:val="0"/>
          <w:numId w:val="5"/>
        </w:numPr>
      </w:pPr>
      <w:r>
        <w:t>Nitrogen availability may alter linkages by modifying plant carbon and nitrogen use.</w:t>
      </w:r>
    </w:p>
    <w:p w14:paraId="4DA0347A" w14:textId="77777777" w:rsidR="00987718" w:rsidRDefault="00987718" w:rsidP="00987718">
      <w:pPr>
        <w:pStyle w:val="CommentText"/>
        <w:numPr>
          <w:ilvl w:val="0"/>
          <w:numId w:val="5"/>
        </w:numPr>
      </w:pPr>
      <w:r>
        <w:t>Nitrogen fixation may further alter plant carbon and nitrogen use in ways that interacts with nitrogen availability.</w:t>
      </w:r>
    </w:p>
    <w:p w14:paraId="2FA11B6A" w14:textId="77777777" w:rsidR="00987718" w:rsidRDefault="00987718" w:rsidP="00987718">
      <w:pPr>
        <w:pStyle w:val="CommentText"/>
        <w:numPr>
          <w:ilvl w:val="0"/>
          <w:numId w:val="5"/>
        </w:numPr>
      </w:pPr>
      <w:r>
        <w:t>Hypothesis paragraph</w:t>
      </w:r>
    </w:p>
    <w:p w14:paraId="0A586CEA" w14:textId="462912E3" w:rsidR="00987718" w:rsidRDefault="00987718" w:rsidP="00987718">
      <w:pPr>
        <w:pStyle w:val="CommentText"/>
      </w:pPr>
      <w:r>
        <w:t>Note that the middle 3 paragraphs could be broken into 2 each for leaf and whole plant processes</w:t>
      </w:r>
      <w:r w:rsidR="00A07AF4">
        <w:t>.</w:t>
      </w:r>
    </w:p>
  </w:comment>
  <w:comment w:id="19"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20" w:author="Nick Smith" w:date="2022-06-04T12:29:00Z" w:initials="NGS">
    <w:p w14:paraId="699F16F9" w14:textId="17C8545B" w:rsidR="00936914" w:rsidRDefault="00936914">
      <w:pPr>
        <w:pStyle w:val="CommentText"/>
      </w:pPr>
      <w:r>
        <w:rPr>
          <w:rStyle w:val="CommentReference"/>
        </w:rPr>
        <w:annotationRef/>
      </w:r>
      <w:r>
        <w:t>I would suggest leading the results with the whole-plant responses and following with the leaf responses given that they seem much stronger/clearer</w:t>
      </w:r>
    </w:p>
  </w:comment>
  <w:comment w:id="21" w:author="Perkowski, Evan A" w:date="2022-06-09T14:18:00Z" w:initials="PEA">
    <w:p w14:paraId="57F86F68" w14:textId="4E39ECBB" w:rsidR="00777671" w:rsidRDefault="00777671">
      <w:pPr>
        <w:pStyle w:val="CommentText"/>
      </w:pPr>
      <w:r>
        <w:rPr>
          <w:rStyle w:val="CommentReference"/>
        </w:rPr>
        <w:annotationRef/>
      </w:r>
      <w:r>
        <w:t xml:space="preserve">Change panel C to Nag + </w:t>
      </w:r>
      <w:proofErr w:type="spellStart"/>
      <w:r>
        <w:t>Nbg</w:t>
      </w:r>
      <w:proofErr w:type="spellEnd"/>
    </w:p>
  </w:comment>
  <w:comment w:id="22"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23"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24" w:author="Nick Smith" w:date="2022-06-04T12:31:00Z" w:initials="NGS">
    <w:p w14:paraId="26A05523" w14:textId="7A2FD791" w:rsidR="00950F50" w:rsidRDefault="00950F50">
      <w:pPr>
        <w:pStyle w:val="CommentText"/>
      </w:pPr>
      <w:r>
        <w:rPr>
          <w:rStyle w:val="CommentReference"/>
        </w:rPr>
        <w:annotationRef/>
      </w:r>
      <w:r>
        <w:t>I like this one too!</w:t>
      </w:r>
    </w:p>
  </w:comment>
  <w:comment w:id="25"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27"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 w:id="26" w:author="Perkowski, Evan A" w:date="2022-05-26T16:05:00Z" w:initials="PEA">
    <w:p w14:paraId="61B5E931" w14:textId="7E49BE3F" w:rsidR="00072D81" w:rsidRDefault="00072D81">
      <w:pPr>
        <w:pStyle w:val="CommentText"/>
      </w:pPr>
      <w:r>
        <w:rPr>
          <w:rStyle w:val="CommentReference"/>
        </w:rPr>
        <w:annotationRef/>
      </w:r>
      <w:r>
        <w:t xml:space="preserve">I copied funding acknowledgement from the </w:t>
      </w:r>
      <w:proofErr w:type="spellStart"/>
      <w:r>
        <w:t>NutNet</w:t>
      </w:r>
      <w:proofErr w:type="spellEnd"/>
      <w:r>
        <w:t xml:space="preserve"> </w:t>
      </w:r>
      <w:proofErr w:type="spellStart"/>
      <w:r>
        <w:t>ms.</w:t>
      </w:r>
      <w:proofErr w:type="spellEnd"/>
      <w:r>
        <w:t xml:space="preserve"> F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A586CEA" w15:done="0"/>
  <w15:commentEx w15:paraId="003F850E" w15:done="0"/>
  <w15:commentEx w15:paraId="699F16F9" w15:done="0"/>
  <w15:commentEx w15:paraId="57F86F68" w15:done="0"/>
  <w15:commentEx w15:paraId="571CEF61" w15:done="0"/>
  <w15:commentEx w15:paraId="6C18348B" w15:done="0"/>
  <w15:commentEx w15:paraId="26A05523" w15:done="0"/>
  <w15:commentEx w15:paraId="4E54EE94" w15:done="0"/>
  <w15:commentEx w15:paraId="60D4A7B5"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4C7FA4" w16cex:dateUtc="2022-06-09T19:18: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A586CEA" w16cid:durableId="2645C91D"/>
  <w16cid:commentId w16cid:paraId="003F850E" w16cid:durableId="2628DEDC"/>
  <w16cid:commentId w16cid:paraId="699F16F9" w16cid:durableId="2645CE91"/>
  <w16cid:commentId w16cid:paraId="57F86F68" w16cid:durableId="264C7FA4"/>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4"/>
  </w:num>
  <w:num w:numId="2" w16cid:durableId="1090781271">
    <w:abstractNumId w:val="2"/>
  </w:num>
  <w:num w:numId="3" w16cid:durableId="484861162">
    <w:abstractNumId w:val="1"/>
  </w:num>
  <w:num w:numId="4" w16cid:durableId="619260975">
    <w:abstractNumId w:val="0"/>
  </w:num>
  <w:num w:numId="5" w16cid:durableId="14452658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C5833"/>
    <w:rsid w:val="000D2FE4"/>
    <w:rsid w:val="000D5B61"/>
    <w:rsid w:val="000E1A24"/>
    <w:rsid w:val="000E40BD"/>
    <w:rsid w:val="000E7D92"/>
    <w:rsid w:val="000F0314"/>
    <w:rsid w:val="000F1E36"/>
    <w:rsid w:val="00106FCE"/>
    <w:rsid w:val="0011017D"/>
    <w:rsid w:val="00114DDF"/>
    <w:rsid w:val="00115F98"/>
    <w:rsid w:val="00125358"/>
    <w:rsid w:val="00131777"/>
    <w:rsid w:val="00140846"/>
    <w:rsid w:val="00140BC4"/>
    <w:rsid w:val="001438DB"/>
    <w:rsid w:val="001500C2"/>
    <w:rsid w:val="00150CFB"/>
    <w:rsid w:val="00166B47"/>
    <w:rsid w:val="0017601E"/>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31617"/>
    <w:rsid w:val="00235EDC"/>
    <w:rsid w:val="0025668C"/>
    <w:rsid w:val="00262143"/>
    <w:rsid w:val="00264E17"/>
    <w:rsid w:val="00266AD9"/>
    <w:rsid w:val="00266FA1"/>
    <w:rsid w:val="00270350"/>
    <w:rsid w:val="00271F6C"/>
    <w:rsid w:val="00272DB1"/>
    <w:rsid w:val="00272E59"/>
    <w:rsid w:val="00283F06"/>
    <w:rsid w:val="0029276A"/>
    <w:rsid w:val="00293580"/>
    <w:rsid w:val="002948B1"/>
    <w:rsid w:val="002948E0"/>
    <w:rsid w:val="002A0FC6"/>
    <w:rsid w:val="002A5009"/>
    <w:rsid w:val="002C2B2A"/>
    <w:rsid w:val="002C360E"/>
    <w:rsid w:val="002C4FBE"/>
    <w:rsid w:val="002C5045"/>
    <w:rsid w:val="002D044D"/>
    <w:rsid w:val="002D150D"/>
    <w:rsid w:val="002D7F0E"/>
    <w:rsid w:val="002F0BBB"/>
    <w:rsid w:val="002F24D6"/>
    <w:rsid w:val="002F57B0"/>
    <w:rsid w:val="003003F0"/>
    <w:rsid w:val="003032DB"/>
    <w:rsid w:val="00303814"/>
    <w:rsid w:val="00303F2D"/>
    <w:rsid w:val="0030516D"/>
    <w:rsid w:val="0030650A"/>
    <w:rsid w:val="00310558"/>
    <w:rsid w:val="00322974"/>
    <w:rsid w:val="0033651D"/>
    <w:rsid w:val="00340D31"/>
    <w:rsid w:val="00350162"/>
    <w:rsid w:val="00351491"/>
    <w:rsid w:val="00351A75"/>
    <w:rsid w:val="00360D30"/>
    <w:rsid w:val="00371C20"/>
    <w:rsid w:val="00376DE0"/>
    <w:rsid w:val="0038171F"/>
    <w:rsid w:val="0038539A"/>
    <w:rsid w:val="003873F0"/>
    <w:rsid w:val="003A7574"/>
    <w:rsid w:val="003B410D"/>
    <w:rsid w:val="003B4F23"/>
    <w:rsid w:val="003B6FAA"/>
    <w:rsid w:val="003B782E"/>
    <w:rsid w:val="003C51C9"/>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7752"/>
    <w:rsid w:val="0045096E"/>
    <w:rsid w:val="00451CDF"/>
    <w:rsid w:val="00451ED1"/>
    <w:rsid w:val="00460EB9"/>
    <w:rsid w:val="00462729"/>
    <w:rsid w:val="0046396A"/>
    <w:rsid w:val="00464BF7"/>
    <w:rsid w:val="0046524E"/>
    <w:rsid w:val="004654D8"/>
    <w:rsid w:val="00467321"/>
    <w:rsid w:val="00477955"/>
    <w:rsid w:val="0048004A"/>
    <w:rsid w:val="00482C17"/>
    <w:rsid w:val="0048753D"/>
    <w:rsid w:val="00490BC5"/>
    <w:rsid w:val="0049190E"/>
    <w:rsid w:val="00492888"/>
    <w:rsid w:val="004940A0"/>
    <w:rsid w:val="00497794"/>
    <w:rsid w:val="004A35A3"/>
    <w:rsid w:val="004A3DE5"/>
    <w:rsid w:val="004A6C35"/>
    <w:rsid w:val="004A6E69"/>
    <w:rsid w:val="004B1EA4"/>
    <w:rsid w:val="004B5E0F"/>
    <w:rsid w:val="004C0BD2"/>
    <w:rsid w:val="004C3C71"/>
    <w:rsid w:val="004C7C69"/>
    <w:rsid w:val="004F4C11"/>
    <w:rsid w:val="00502BC6"/>
    <w:rsid w:val="0051142F"/>
    <w:rsid w:val="00515D2D"/>
    <w:rsid w:val="005214CF"/>
    <w:rsid w:val="00521B92"/>
    <w:rsid w:val="00524F9C"/>
    <w:rsid w:val="00526968"/>
    <w:rsid w:val="00532E28"/>
    <w:rsid w:val="00534BFA"/>
    <w:rsid w:val="0053745F"/>
    <w:rsid w:val="005379AB"/>
    <w:rsid w:val="00547EA6"/>
    <w:rsid w:val="00565C0A"/>
    <w:rsid w:val="00566FD1"/>
    <w:rsid w:val="005942F6"/>
    <w:rsid w:val="00594F9B"/>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07987"/>
    <w:rsid w:val="00611A5F"/>
    <w:rsid w:val="00613A93"/>
    <w:rsid w:val="006157EC"/>
    <w:rsid w:val="006160E5"/>
    <w:rsid w:val="00621781"/>
    <w:rsid w:val="00621CDE"/>
    <w:rsid w:val="0065127B"/>
    <w:rsid w:val="00651708"/>
    <w:rsid w:val="00654A55"/>
    <w:rsid w:val="006569E0"/>
    <w:rsid w:val="0066049F"/>
    <w:rsid w:val="00674BF3"/>
    <w:rsid w:val="00675662"/>
    <w:rsid w:val="00696F09"/>
    <w:rsid w:val="006A394B"/>
    <w:rsid w:val="006A5366"/>
    <w:rsid w:val="006B734B"/>
    <w:rsid w:val="006C0352"/>
    <w:rsid w:val="006C060E"/>
    <w:rsid w:val="006C50B8"/>
    <w:rsid w:val="006C759F"/>
    <w:rsid w:val="006D1951"/>
    <w:rsid w:val="006D3E93"/>
    <w:rsid w:val="006D7E2D"/>
    <w:rsid w:val="006E0881"/>
    <w:rsid w:val="006E3A3D"/>
    <w:rsid w:val="006E7608"/>
    <w:rsid w:val="007022D1"/>
    <w:rsid w:val="0072033E"/>
    <w:rsid w:val="00723F29"/>
    <w:rsid w:val="007320E5"/>
    <w:rsid w:val="00746CCB"/>
    <w:rsid w:val="00751149"/>
    <w:rsid w:val="00754725"/>
    <w:rsid w:val="00763DFE"/>
    <w:rsid w:val="00766809"/>
    <w:rsid w:val="00772287"/>
    <w:rsid w:val="00772D20"/>
    <w:rsid w:val="00774D67"/>
    <w:rsid w:val="007755C4"/>
    <w:rsid w:val="00777671"/>
    <w:rsid w:val="00786D44"/>
    <w:rsid w:val="0079226D"/>
    <w:rsid w:val="00792D5B"/>
    <w:rsid w:val="007A082A"/>
    <w:rsid w:val="007A2F1C"/>
    <w:rsid w:val="007A7928"/>
    <w:rsid w:val="007B12CC"/>
    <w:rsid w:val="007B13FC"/>
    <w:rsid w:val="007B192C"/>
    <w:rsid w:val="007B1AFE"/>
    <w:rsid w:val="007B3063"/>
    <w:rsid w:val="007B6BD6"/>
    <w:rsid w:val="007B7C4F"/>
    <w:rsid w:val="007C1C57"/>
    <w:rsid w:val="007C2F39"/>
    <w:rsid w:val="007D0701"/>
    <w:rsid w:val="007D2877"/>
    <w:rsid w:val="007E5400"/>
    <w:rsid w:val="007F426D"/>
    <w:rsid w:val="007F4329"/>
    <w:rsid w:val="0081139F"/>
    <w:rsid w:val="00817E03"/>
    <w:rsid w:val="00831D90"/>
    <w:rsid w:val="00847557"/>
    <w:rsid w:val="0084793A"/>
    <w:rsid w:val="00850627"/>
    <w:rsid w:val="00850723"/>
    <w:rsid w:val="00852AF7"/>
    <w:rsid w:val="0085460C"/>
    <w:rsid w:val="00867812"/>
    <w:rsid w:val="0087300A"/>
    <w:rsid w:val="00884550"/>
    <w:rsid w:val="00885391"/>
    <w:rsid w:val="008854FF"/>
    <w:rsid w:val="008873DD"/>
    <w:rsid w:val="00887478"/>
    <w:rsid w:val="00895284"/>
    <w:rsid w:val="0089764A"/>
    <w:rsid w:val="008A60A5"/>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FB5"/>
    <w:rsid w:val="009214F3"/>
    <w:rsid w:val="00926F7B"/>
    <w:rsid w:val="009273E2"/>
    <w:rsid w:val="0093380B"/>
    <w:rsid w:val="00936914"/>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7ED8"/>
    <w:rsid w:val="009E304C"/>
    <w:rsid w:val="009E31F0"/>
    <w:rsid w:val="009E6ED3"/>
    <w:rsid w:val="009F0F34"/>
    <w:rsid w:val="009F14D5"/>
    <w:rsid w:val="00A03A1B"/>
    <w:rsid w:val="00A07AF4"/>
    <w:rsid w:val="00A138D0"/>
    <w:rsid w:val="00A13B09"/>
    <w:rsid w:val="00A1612D"/>
    <w:rsid w:val="00A25EB2"/>
    <w:rsid w:val="00A30C53"/>
    <w:rsid w:val="00A3337F"/>
    <w:rsid w:val="00A33E81"/>
    <w:rsid w:val="00A33FE7"/>
    <w:rsid w:val="00A34369"/>
    <w:rsid w:val="00A433B8"/>
    <w:rsid w:val="00A44260"/>
    <w:rsid w:val="00A46FE6"/>
    <w:rsid w:val="00A57BBF"/>
    <w:rsid w:val="00A73883"/>
    <w:rsid w:val="00A747FF"/>
    <w:rsid w:val="00A754EC"/>
    <w:rsid w:val="00A85036"/>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46E3"/>
    <w:rsid w:val="00B452E0"/>
    <w:rsid w:val="00B601C0"/>
    <w:rsid w:val="00B62938"/>
    <w:rsid w:val="00B84938"/>
    <w:rsid w:val="00B86B96"/>
    <w:rsid w:val="00B877FE"/>
    <w:rsid w:val="00BA5B53"/>
    <w:rsid w:val="00BA75F3"/>
    <w:rsid w:val="00BB1C61"/>
    <w:rsid w:val="00BB1D36"/>
    <w:rsid w:val="00BC0551"/>
    <w:rsid w:val="00BC7961"/>
    <w:rsid w:val="00BD310E"/>
    <w:rsid w:val="00BD4037"/>
    <w:rsid w:val="00BE2568"/>
    <w:rsid w:val="00BF7930"/>
    <w:rsid w:val="00C074CA"/>
    <w:rsid w:val="00C07F2A"/>
    <w:rsid w:val="00C15F8B"/>
    <w:rsid w:val="00C24060"/>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8325C"/>
    <w:rsid w:val="00C859D6"/>
    <w:rsid w:val="00CB446B"/>
    <w:rsid w:val="00CC06E6"/>
    <w:rsid w:val="00CC5E7B"/>
    <w:rsid w:val="00CE366A"/>
    <w:rsid w:val="00CE771F"/>
    <w:rsid w:val="00CF0D09"/>
    <w:rsid w:val="00CF48BE"/>
    <w:rsid w:val="00D0019D"/>
    <w:rsid w:val="00D01503"/>
    <w:rsid w:val="00D04ECF"/>
    <w:rsid w:val="00D16FB9"/>
    <w:rsid w:val="00D17106"/>
    <w:rsid w:val="00D272B1"/>
    <w:rsid w:val="00D3527E"/>
    <w:rsid w:val="00D35783"/>
    <w:rsid w:val="00D373FB"/>
    <w:rsid w:val="00D45E15"/>
    <w:rsid w:val="00D56C9D"/>
    <w:rsid w:val="00D6220B"/>
    <w:rsid w:val="00D634C4"/>
    <w:rsid w:val="00D64D0D"/>
    <w:rsid w:val="00D660CD"/>
    <w:rsid w:val="00D66A72"/>
    <w:rsid w:val="00D67D74"/>
    <w:rsid w:val="00D73281"/>
    <w:rsid w:val="00D80427"/>
    <w:rsid w:val="00D86784"/>
    <w:rsid w:val="00D87519"/>
    <w:rsid w:val="00D9075F"/>
    <w:rsid w:val="00D90888"/>
    <w:rsid w:val="00D9618B"/>
    <w:rsid w:val="00DA006B"/>
    <w:rsid w:val="00DA425E"/>
    <w:rsid w:val="00DB3A79"/>
    <w:rsid w:val="00DC3DBA"/>
    <w:rsid w:val="00DC4961"/>
    <w:rsid w:val="00DD0878"/>
    <w:rsid w:val="00DE2FE3"/>
    <w:rsid w:val="00DE33E1"/>
    <w:rsid w:val="00DE50D7"/>
    <w:rsid w:val="00E0208C"/>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4E30"/>
    <w:rsid w:val="00EA5D43"/>
    <w:rsid w:val="00EB0C0F"/>
    <w:rsid w:val="00EB2706"/>
    <w:rsid w:val="00EB5CA3"/>
    <w:rsid w:val="00EC11A8"/>
    <w:rsid w:val="00EC6B47"/>
    <w:rsid w:val="00ED1628"/>
    <w:rsid w:val="00ED1773"/>
    <w:rsid w:val="00ED2735"/>
    <w:rsid w:val="00EE5B74"/>
    <w:rsid w:val="00EE796F"/>
    <w:rsid w:val="00EF1D97"/>
    <w:rsid w:val="00EF3C3C"/>
    <w:rsid w:val="00F00703"/>
    <w:rsid w:val="00F008CB"/>
    <w:rsid w:val="00F073BB"/>
    <w:rsid w:val="00F07852"/>
    <w:rsid w:val="00F2556B"/>
    <w:rsid w:val="00F4560A"/>
    <w:rsid w:val="00F5091C"/>
    <w:rsid w:val="00F57D74"/>
    <w:rsid w:val="00F633C1"/>
    <w:rsid w:val="00F75EB7"/>
    <w:rsid w:val="00F76F37"/>
    <w:rsid w:val="00F83744"/>
    <w:rsid w:val="00F87256"/>
    <w:rsid w:val="00F9445D"/>
    <w:rsid w:val="00FC0900"/>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1996</Words>
  <Characters>125383</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47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2-06-09T20:59:00Z</dcterms:created>
  <dcterms:modified xsi:type="dcterms:W3CDTF">2022-06-09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